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CRB</w:t>
            </w:r>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686858B5"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1: </w:t>
      </w:r>
      <w:bookmarkEnd w:id="14"/>
      <w:r w:rsidR="00DC17F8">
        <w:rPr>
          <w:rFonts w:ascii="Times New Roman" w:hAnsi="Times New Roman" w:cs="Times New Roman"/>
          <w:b/>
          <w:bCs/>
          <w:color w:val="auto"/>
          <w:sz w:val="28"/>
          <w:szCs w:val="28"/>
          <w:highlight w:val="yellow"/>
        </w:rPr>
        <w:t xml:space="preserve">The benefits of being a social </w:t>
      </w:r>
      <w:r w:rsidR="00AA50CE" w:rsidRPr="00ED21DA">
        <w:rPr>
          <w:rFonts w:ascii="Times New Roman" w:hAnsi="Times New Roman" w:cs="Times New Roman"/>
          <w:b/>
          <w:bCs/>
          <w:color w:val="auto"/>
          <w:sz w:val="28"/>
          <w:szCs w:val="28"/>
          <w:highlight w:val="yellow"/>
        </w:rPr>
        <w:t xml:space="preserve"> </w:t>
      </w:r>
      <w:r w:rsidR="00DC17F8">
        <w:rPr>
          <w:rFonts w:ascii="Times New Roman" w:hAnsi="Times New Roman" w:cs="Times New Roman"/>
          <w:b/>
          <w:bCs/>
          <w:color w:val="auto"/>
          <w:sz w:val="28"/>
          <w:szCs w:val="28"/>
          <w:highlight w:val="yellow"/>
        </w:rPr>
        <w:t xml:space="preserve">butterfly – Evolution of Communal Roosting Behaviour in Birds </w:t>
      </w:r>
      <w:r w:rsidR="00AA50CE" w:rsidRPr="00ED21DA">
        <w:rPr>
          <w:rFonts w:ascii="Times New Roman" w:hAnsi="Times New Roman" w:cs="Times New Roman"/>
          <w:b/>
          <w:bCs/>
          <w:color w:val="auto"/>
          <w:sz w:val="28"/>
          <w:szCs w:val="28"/>
          <w:highlight w:val="yellow"/>
        </w:rPr>
        <w:t>C</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7831E417" w14:textId="528C9CB3" w:rsidR="00EB4929"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r w:rsidR="003B5F6A" w:rsidRPr="00AD0CC1">
        <w:rPr>
          <w:rFonts w:ascii="Times New Roman" w:eastAsia="Times New Roman" w:hAnsi="Times New Roman" w:cs="Times New Roman"/>
          <w:i/>
          <w:iCs/>
          <w:sz w:val="24"/>
          <w:szCs w:val="24"/>
        </w:rPr>
        <w:t>Euphagus cyanocephalus</w:t>
      </w:r>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r w:rsidR="008D2D0A" w:rsidRPr="00AD0CC1">
        <w:rPr>
          <w:rFonts w:ascii="Times New Roman" w:eastAsia="Times New Roman" w:hAnsi="Times New Roman" w:cs="Times New Roman"/>
          <w:i/>
          <w:iCs/>
          <w:sz w:val="24"/>
          <w:szCs w:val="24"/>
        </w:rPr>
        <w:t>Ectopistes migratorius</w:t>
      </w:r>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20F62ED8" w14:textId="77777777" w:rsidR="003B5F6A" w:rsidRPr="00AD0CC1" w:rsidRDefault="003B5F6A" w:rsidP="003B5F6A">
      <w:pPr>
        <w:spacing w:line="360" w:lineRule="auto"/>
        <w:jc w:val="both"/>
        <w:rPr>
          <w:rFonts w:ascii="Times New Roman" w:eastAsia="Times New Roman" w:hAnsi="Times New Roman" w:cs="Times New Roman"/>
          <w:sz w:val="24"/>
          <w:szCs w:val="24"/>
        </w:rPr>
      </w:pPr>
    </w:p>
    <w:p w14:paraId="5F17D7E0" w14:textId="5F75B109" w:rsidR="00FB60E3" w:rsidRPr="00ED21DA" w:rsidRDefault="00FB60E3" w:rsidP="00FB60E3">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Columbia livia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0265C25C" w14:textId="77777777" w:rsidR="00FB60E3" w:rsidRPr="00AD0CC1" w:rsidRDefault="00FB60E3" w:rsidP="00046C1B">
      <w:pPr>
        <w:spacing w:line="360" w:lineRule="auto"/>
        <w:jc w:val="both"/>
        <w:rPr>
          <w:rFonts w:ascii="Times New Roman" w:hAnsi="Times New Roman" w:cs="Times New Roman"/>
          <w:sz w:val="24"/>
          <w:szCs w:val="24"/>
        </w:rPr>
      </w:pP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 xml:space="preserve">(Eiserer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 xml:space="preserve">trees </w:t>
      </w:r>
      <w:r w:rsidR="003A1F04" w:rsidRPr="00AD0CC1">
        <w:rPr>
          <w:rFonts w:ascii="Times New Roman" w:eastAsia="Times New Roman" w:hAnsi="Times New Roman" w:cs="Times New Roman"/>
          <w:sz w:val="24"/>
          <w:szCs w:val="24"/>
        </w:rPr>
        <w:lastRenderedPageBreak/>
        <w:t>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considered a communal roost 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r w:rsidR="00A0162B" w:rsidRPr="00ED21DA">
        <w:rPr>
          <w:rFonts w:ascii="Times New Roman" w:hAnsi="Times New Roman" w:cs="Times New Roman"/>
          <w:i/>
          <w:iCs/>
          <w:sz w:val="24"/>
          <w:szCs w:val="24"/>
        </w:rPr>
        <w:t>Psaltriparus minimus</w:t>
      </w:r>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Chaetura pelagica</w:t>
      </w:r>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lastRenderedPageBreak/>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74C7E3E2"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 For instance, a study done on Whimbrels (</w:t>
      </w:r>
      <w:r w:rsidR="001A710D" w:rsidRPr="00ED21DA">
        <w:rPr>
          <w:rFonts w:ascii="Times New Roman" w:hAnsi="Times New Roman" w:cs="Times New Roman"/>
          <w:i/>
          <w:iCs/>
          <w:sz w:val="24"/>
          <w:szCs w:val="24"/>
        </w:rPr>
        <w:t>Numenius phaeopus</w:t>
      </w:r>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Buteo swaisoni</w:t>
      </w:r>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2F55501A" w14:textId="13817A57" w:rsidR="00037916" w:rsidRDefault="00046C1B" w:rsidP="0074215C">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During local enhancement, information is transferred when an individual cues on another already feeding individual. A study done on Torresian Crows (</w:t>
      </w:r>
      <w:r w:rsidR="00C53DB7" w:rsidRPr="00ED21DA">
        <w:rPr>
          <w:rFonts w:ascii="Times New Roman" w:hAnsi="Times New Roman" w:cs="Times New Roman"/>
          <w:i/>
          <w:iCs/>
          <w:sz w:val="24"/>
          <w:szCs w:val="24"/>
        </w:rPr>
        <w:t>Corvus orru</w:t>
      </w:r>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65CD9AA3" w14:textId="6D2B4079" w:rsidR="00046C1B" w:rsidRPr="00AD0CC1" w:rsidRDefault="00037916" w:rsidP="0074215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5062BE7C" w14:textId="77777777" w:rsidR="00E469D8" w:rsidRPr="00AD0CC1" w:rsidRDefault="00E469D8" w:rsidP="0074215C">
      <w:pPr>
        <w:spacing w:line="360" w:lineRule="auto"/>
        <w:ind w:firstLine="720"/>
        <w:jc w:val="both"/>
        <w:rPr>
          <w:rFonts w:ascii="Times New Roman" w:hAnsi="Times New Roman" w:cs="Times New Roman"/>
          <w:sz w:val="24"/>
          <w:szCs w:val="24"/>
        </w:rPr>
      </w:pPr>
    </w:p>
    <w:p w14:paraId="0EF0A3D5" w14:textId="77777777" w:rsidR="00E469D8" w:rsidRPr="00ED21DA" w:rsidRDefault="00E469D8" w:rsidP="00E469D8">
      <w:pPr>
        <w:spacing w:line="360" w:lineRule="auto"/>
        <w:ind w:firstLine="720"/>
        <w:jc w:val="both"/>
        <w:rPr>
          <w:rFonts w:ascii="Times New Roman" w:hAnsi="Times New Roman" w:cs="Times New Roman"/>
          <w:strike/>
          <w:sz w:val="24"/>
          <w:szCs w:val="24"/>
        </w:rPr>
      </w:pPr>
      <w:commentRangeStart w:id="29"/>
      <w:commentRangeStart w:id="30"/>
      <w:r w:rsidRPr="00ED21DA">
        <w:rPr>
          <w:rFonts w:ascii="Times New Roman" w:eastAsia="Times New Roman" w:hAnsi="Times New Roman" w:cs="Times New Roman"/>
          <w:strike/>
          <w:sz w:val="24"/>
          <w:szCs w:val="24"/>
        </w:rPr>
        <w:t>Examples from the literature show that when conditions are challenging, animals incur in territorial defense</w:t>
      </w:r>
      <w:commentRangeEnd w:id="29"/>
      <w:r w:rsidRPr="00ED21DA">
        <w:rPr>
          <w:rStyle w:val="CommentReference"/>
          <w:strike/>
        </w:rPr>
        <w:commentReference w:id="29"/>
      </w:r>
      <w:r w:rsidRPr="00ED21DA">
        <w:rPr>
          <w:rFonts w:ascii="Times New Roman" w:eastAsia="Times New Roman" w:hAnsi="Times New Roman" w:cs="Times New Roman"/>
          <w:strike/>
          <w:sz w:val="24"/>
          <w:szCs w:val="24"/>
        </w:rPr>
        <w:t>. For instance, a study done on striped mice (</w:t>
      </w:r>
      <w:r w:rsidRPr="00ED21DA">
        <w:rPr>
          <w:rFonts w:ascii="Times New Roman" w:eastAsia="Times New Roman" w:hAnsi="Times New Roman" w:cs="Times New Roman"/>
          <w:i/>
          <w:iCs/>
          <w:strike/>
          <w:sz w:val="24"/>
          <w:szCs w:val="24"/>
        </w:rPr>
        <w:t>Rhabdomys pumilio</w:t>
      </w:r>
      <w:r w:rsidRPr="00ED21DA">
        <w:rPr>
          <w:rFonts w:ascii="Times New Roman" w:eastAsia="Times New Roman" w:hAnsi="Times New Roman" w:cs="Times New Roman"/>
          <w:strike/>
          <w:sz w:val="24"/>
          <w:szCs w:val="24"/>
        </w:rPr>
        <w:t xml:space="preserve">) shows that they are highly aggressive and territorial to defend a critical food resource that becomes seasonally scarce </w:t>
      </w:r>
      <w:r w:rsidRPr="00ED21DA">
        <w:rPr>
          <w:rFonts w:ascii="Times New Roman" w:eastAsia="Times New Roman" w:hAnsi="Times New Roman" w:cs="Times New Roman"/>
          <w:strike/>
          <w:sz w:val="24"/>
          <w:szCs w:val="24"/>
        </w:rPr>
        <w:fldChar w:fldCharType="begin"/>
      </w:r>
      <w:r w:rsidRPr="00ED21DA">
        <w:rPr>
          <w:rFonts w:ascii="Times New Roman" w:eastAsia="Times New Roman" w:hAnsi="Times New Roman" w:cs="Times New Roman"/>
          <w:strike/>
          <w:sz w:val="24"/>
          <w:szCs w:val="24"/>
        </w:rPr>
        <w:instrText xml:space="preserve"> ADDIN ZOTERO_ITEM CSL_CITATION {"citationID":"8PCvA1m5","properties":{"formattedCitation":"(Schradin, 2004)","plainCitation":"(Schradin, 2004)","noteIndex":0},"citationItems":[{"id":841,"uris":["http://zotero.org/users/6254983/items/ET674Z8I"],"itemData":{"id":841,"type":"article-journal","container-title":"Behavioral Ecology and Sociobiology","DOI":"10.1007/s00265-003-0733-x","ISSN":"0340-5443, 1432-0762","issue":"5","journalAbbreviation":"Behavioral Ecology and Sociobiology","license":"http://www.springer.com/tdm","page":"439-446","source":"DOI.org (Crossref)","title":"Territorial defense in a group-living solitary forager: who, where, against whom?","title-short":"Territorial defense in a group-living solitary forager","volume":"55","author":[{"family":"Schradin","given":"Carsten"}],"issued":{"date-parts":[["2004",3,1]]}}}],"schema":"https://github.com/citation-style-language/schema/raw/master/csl-citation.json"} </w:instrText>
      </w:r>
      <w:r w:rsidRPr="00ED21DA">
        <w:rPr>
          <w:rFonts w:ascii="Times New Roman" w:eastAsia="Times New Roman" w:hAnsi="Times New Roman" w:cs="Times New Roman"/>
          <w:strike/>
          <w:sz w:val="24"/>
          <w:szCs w:val="24"/>
        </w:rPr>
        <w:fldChar w:fldCharType="separate"/>
      </w:r>
      <w:r w:rsidRPr="00ED21DA">
        <w:rPr>
          <w:rFonts w:ascii="Times New Roman" w:hAnsi="Times New Roman" w:cs="Times New Roman"/>
          <w:strike/>
          <w:sz w:val="24"/>
        </w:rPr>
        <w:t>(Schradin, 2004)</w:t>
      </w:r>
      <w:r w:rsidRPr="00ED21DA">
        <w:rPr>
          <w:rFonts w:ascii="Times New Roman" w:eastAsia="Times New Roman" w:hAnsi="Times New Roman" w:cs="Times New Roman"/>
          <w:strike/>
          <w:sz w:val="24"/>
          <w:szCs w:val="24"/>
        </w:rPr>
        <w:fldChar w:fldCharType="end"/>
      </w:r>
      <w:r w:rsidRPr="00ED21DA">
        <w:rPr>
          <w:rFonts w:ascii="Times New Roman" w:eastAsia="Times New Roman" w:hAnsi="Times New Roman" w:cs="Times New Roman"/>
          <w:strike/>
          <w:sz w:val="24"/>
          <w:szCs w:val="24"/>
        </w:rPr>
        <w:t xml:space="preserve">. </w:t>
      </w:r>
      <w:commentRangeEnd w:id="30"/>
      <w:r w:rsidRPr="00ED21DA">
        <w:rPr>
          <w:rStyle w:val="CommentReference"/>
          <w:strike/>
        </w:rPr>
        <w:commentReference w:id="30"/>
      </w:r>
      <w:r w:rsidRPr="00ED21DA">
        <w:rPr>
          <w:rFonts w:ascii="Times New Roman" w:eastAsia="Times New Roman" w:hAnsi="Times New Roman" w:cs="Times New Roman"/>
          <w:strike/>
          <w:sz w:val="24"/>
          <w:szCs w:val="24"/>
        </w:rPr>
        <w:t>Despite the apparent advantages of territorial defence,</w:t>
      </w:r>
      <w:r w:rsidRPr="00ED21DA">
        <w:rPr>
          <w:rFonts w:ascii="Times New Roman" w:hAnsi="Times New Roman" w:cs="Times New Roman"/>
          <w:strike/>
          <w:sz w:val="24"/>
          <w:szCs w:val="24"/>
        </w:rPr>
        <w:t xml:space="preserve"> </w:t>
      </w:r>
    </w:p>
    <w:p w14:paraId="3215F1EC" w14:textId="77777777" w:rsidR="00E469D8" w:rsidRPr="00ED21DA" w:rsidRDefault="00E469D8" w:rsidP="0074215C">
      <w:pPr>
        <w:spacing w:line="360" w:lineRule="auto"/>
        <w:ind w:firstLine="720"/>
        <w:jc w:val="both"/>
        <w:rPr>
          <w:rFonts w:ascii="Times New Roman" w:eastAsia="Times New Roman" w:hAnsi="Times New Roman" w:cs="Times New Roman"/>
          <w:sz w:val="24"/>
          <w:szCs w:val="24"/>
        </w:rPr>
      </w:pP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lastRenderedPageBreak/>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31"/>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31"/>
      <w:r w:rsidR="00EA6417" w:rsidRPr="00AD0CC1">
        <w:rPr>
          <w:rStyle w:val="CommentReference"/>
        </w:rPr>
        <w:commentReference w:id="31"/>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Even within scavengers, there might be a differential pattern between obligate and facultative scavengers where the former would critically benefit from since the competition of these pulsed food resources is higher (Van Overveld et al. 2022).</w:t>
      </w:r>
      <w:commentRangeStart w:id="32"/>
      <w:commentRangeEnd w:id="32"/>
      <w:r w:rsidR="00EA6417" w:rsidRPr="00AD0CC1">
        <w:rPr>
          <w:rStyle w:val="CommentReference"/>
          <w:rFonts w:ascii="Times New Roman" w:hAnsi="Times New Roman" w:cs="Times New Roman"/>
        </w:rPr>
        <w:commentReference w:id="32"/>
      </w:r>
      <w:r w:rsidR="00EA6417">
        <w:rPr>
          <w:rFonts w:ascii="Times New Roman" w:eastAsia="Times New Roman" w:hAnsi="Times New Roman" w:cs="Times New Roman"/>
          <w:sz w:val="24"/>
          <w:szCs w:val="24"/>
        </w:rPr>
        <w:t xml:space="preserve"> </w:t>
      </w:r>
    </w:p>
    <w:p w14:paraId="08CA1C06" w14:textId="241FFB72" w:rsidR="00852CE8" w:rsidRPr="00ED21DA" w:rsidRDefault="00EA6417" w:rsidP="003817D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3"/>
      <w:r w:rsidR="003F0D7B" w:rsidRPr="00AD0CC1">
        <w:rPr>
          <w:rFonts w:ascii="Times New Roman" w:eastAsia="Times New Roman" w:hAnsi="Times New Roman" w:cs="Times New Roman"/>
          <w:sz w:val="24"/>
          <w:szCs w:val="24"/>
        </w:rPr>
        <w:t xml:space="preserve"> at a roost </w:t>
      </w:r>
      <w:commentRangeEnd w:id="33"/>
      <w:r w:rsidR="003F0D7B" w:rsidRPr="00AD0CC1">
        <w:rPr>
          <w:rStyle w:val="CommentReference"/>
        </w:rPr>
        <w:commentReference w:id="33"/>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1A8723A1" w14:textId="04A0D441" w:rsidR="003817D5" w:rsidRDefault="003817D5" w:rsidP="00046C1B">
      <w:pPr>
        <w:spacing w:line="360" w:lineRule="auto"/>
        <w:ind w:firstLine="720"/>
        <w:jc w:val="both"/>
        <w:rPr>
          <w:rFonts w:ascii="Times New Roman" w:eastAsia="Times New Roman" w:hAnsi="Times New Roman" w:cs="Times New Roman"/>
          <w:sz w:val="24"/>
          <w:szCs w:val="24"/>
        </w:rPr>
      </w:pP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6B9D0BD3"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4"/>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4"/>
      <w:r w:rsidR="003818B6" w:rsidRPr="00AD0CC1">
        <w:rPr>
          <w:rStyle w:val="CommentReference"/>
        </w:rPr>
        <w:commentReference w:id="34"/>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5"/>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5"/>
      <w:r w:rsidR="000D6432" w:rsidRPr="00AD0CC1">
        <w:rPr>
          <w:rStyle w:val="CommentReference"/>
        </w:rPr>
        <w:commentReference w:id="35"/>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lastRenderedPageBreak/>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72D4BA06" w14:textId="77777777" w:rsidR="0063651C" w:rsidRDefault="0063651C" w:rsidP="00A734DA"/>
    <w:p w14:paraId="7BD489AF" w14:textId="77777777" w:rsidR="0063651C" w:rsidRDefault="0063651C" w:rsidP="00A734DA"/>
    <w:p w14:paraId="54A987F5" w14:textId="77777777" w:rsidR="008411FC" w:rsidRDefault="008411FC" w:rsidP="00A734DA"/>
    <w:p w14:paraId="7763B8D2" w14:textId="77777777" w:rsidR="008411FC" w:rsidRDefault="008411FC" w:rsidP="00A734DA"/>
    <w:p w14:paraId="23C6F9C4" w14:textId="77777777" w:rsidR="008411FC" w:rsidRDefault="008411FC" w:rsidP="00A734DA"/>
    <w:p w14:paraId="22F96015" w14:textId="77777777" w:rsidR="0063651C" w:rsidRDefault="0063651C" w:rsidP="00A734DA"/>
    <w:p w14:paraId="3CA51121" w14:textId="77777777" w:rsidR="0063651C" w:rsidRDefault="0063651C" w:rsidP="00A734DA"/>
    <w:p w14:paraId="091B5BE8" w14:textId="77777777" w:rsidR="0063651C" w:rsidRDefault="0063651C" w:rsidP="00A734DA"/>
    <w:p w14:paraId="16B04883" w14:textId="77777777" w:rsidR="00852CE8" w:rsidRPr="00AD0CC1" w:rsidRDefault="00852CE8"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6"/>
      <w:r w:rsidRPr="00AD0CC1">
        <w:rPr>
          <w:rFonts w:ascii="Times New Roman" w:hAnsi="Times New Roman" w:cs="Times New Roman"/>
          <w:b/>
          <w:bCs/>
          <w:color w:val="auto"/>
          <w:sz w:val="24"/>
          <w:szCs w:val="24"/>
        </w:rPr>
        <w:lastRenderedPageBreak/>
        <w:t>1.2 The unique nature of avian foraging ecology</w:t>
      </w:r>
      <w:commentRangeEnd w:id="36"/>
      <w:r w:rsidR="00AA06D7" w:rsidRPr="00AD0CC1">
        <w:rPr>
          <w:rStyle w:val="CommentReference"/>
          <w:rFonts w:asciiTheme="minorHAnsi" w:eastAsiaTheme="minorHAnsi" w:hAnsiTheme="minorHAnsi" w:cstheme="minorBidi"/>
          <w:color w:val="auto"/>
        </w:rPr>
        <w:commentReference w:id="36"/>
      </w:r>
    </w:p>
    <w:p w14:paraId="7981A4F7" w14:textId="55FBDCA0" w:rsidR="005F63AC" w:rsidRPr="00AD0CC1"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7"/>
      <w:r w:rsidRPr="00AD0CC1">
        <w:rPr>
          <w:rFonts w:ascii="Times New Roman" w:hAnsi="Times New Roman" w:cs="Times New Roman"/>
          <w:sz w:val="24"/>
          <w:szCs w:val="24"/>
        </w:rPr>
        <w:t xml:space="preserve"> </w:t>
      </w:r>
      <w:commentRangeEnd w:id="37"/>
      <w:r w:rsidRPr="00AD0CC1">
        <w:rPr>
          <w:rStyle w:val="CommentReference"/>
        </w:rPr>
        <w:commentReference w:id="37"/>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higher than that of any other taxa. Birds, unlike most </w:t>
      </w:r>
      <w:commentRangeStart w:id="38"/>
      <w:r w:rsidR="00193CD3" w:rsidRPr="00AD0CC1">
        <w:rPr>
          <w:rFonts w:ascii="Times New Roman" w:hAnsi="Times New Roman" w:cs="Times New Roman"/>
          <w:sz w:val="24"/>
          <w:szCs w:val="24"/>
        </w:rPr>
        <w:t>mammals</w:t>
      </w:r>
      <w:commentRangeEnd w:id="38"/>
      <w:r w:rsidR="00193CD3" w:rsidRPr="00AD0CC1">
        <w:rPr>
          <w:rStyle w:val="CommentReference"/>
        </w:rPr>
        <w:commentReference w:id="38"/>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 This aided movement implies that flying long distances to feeding sources may not be an important limiting factor as compared to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Yet, </w:t>
      </w:r>
      <w:r w:rsidR="005B5843" w:rsidRPr="00AD0CC1">
        <w:rPr>
          <w:rFonts w:ascii="Times New Roman" w:hAnsi="Times New Roman" w:cs="Times New Roman"/>
          <w:sz w:val="24"/>
          <w:szCs w:val="24"/>
        </w:rPr>
        <w:t>despite their dispersal ability</w:t>
      </w:r>
      <w:r w:rsidR="005F63AC" w:rsidRPr="00AD0CC1">
        <w:rPr>
          <w:rFonts w:ascii="Times New Roman" w:hAnsi="Times New Roman" w:cs="Times New Roman"/>
          <w:sz w:val="24"/>
          <w:szCs w:val="24"/>
        </w:rPr>
        <w:t xml:space="preserve">, birds cannot exceed in their food intake since that would compromise their flying abilities. As such, cost-benefits of when and where to eat need to be carefully assessed before engaging in foraging. </w:t>
      </w:r>
      <w:r w:rsidR="002B41B7" w:rsidRPr="00AD0CC1">
        <w:rPr>
          <w:rFonts w:ascii="Times New Roman" w:hAnsi="Times New Roman" w:cs="Times New Roman"/>
          <w:sz w:val="24"/>
          <w:szCs w:val="24"/>
        </w:rPr>
        <w:t xml:space="preserve">Thus, feeding needs to occur in less quantity but more frequency. </w:t>
      </w:r>
      <w:r w:rsidR="005B5843" w:rsidRPr="00AD0CC1">
        <w:rPr>
          <w:rFonts w:ascii="Times New Roman" w:hAnsi="Times New Roman" w:cs="Times New Roman"/>
          <w:sz w:val="24"/>
          <w:szCs w:val="24"/>
        </w:rPr>
        <w:t xml:space="preserve"> </w:t>
      </w:r>
      <w:r w:rsidR="002D10F6" w:rsidRPr="00AD0CC1">
        <w:rPr>
          <w:rFonts w:ascii="Times New Roman" w:hAnsi="Times New Roman" w:cs="Times New Roman"/>
          <w:sz w:val="24"/>
          <w:szCs w:val="24"/>
        </w:rPr>
        <w:t>In other words, it is more important to find greater number of resources by several individuals and sharing them than one individual taking control over a large food patch. Perhaps the paradox of communal roosting lies in the proposed counterintuitive advantages of group foraging, as opposed to looking for resources individually.</w:t>
      </w:r>
    </w:p>
    <w:p w14:paraId="24E032ED" w14:textId="4A95EBED" w:rsidR="00171E41" w:rsidRPr="00AD0CC1" w:rsidRDefault="00B22820" w:rsidP="002D10F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Yet, </w:t>
      </w:r>
      <w:commentRangeStart w:id="39"/>
      <w:r w:rsidR="00171E41" w:rsidRPr="00AD0CC1">
        <w:rPr>
          <w:rFonts w:ascii="Times New Roman" w:hAnsi="Times New Roman" w:cs="Times New Roman"/>
          <w:sz w:val="24"/>
          <w:szCs w:val="24"/>
        </w:rPr>
        <w:t xml:space="preserve">CRB is observed in birds regardless of the feeding guild, strategy, dietary type, etc., </w:t>
      </w:r>
      <w:commentRangeEnd w:id="39"/>
      <w:r w:rsidR="00AA06D7" w:rsidRPr="00AD0CC1">
        <w:rPr>
          <w:rStyle w:val="CommentReference"/>
        </w:rPr>
        <w:commentReference w:id="39"/>
      </w:r>
      <w:r w:rsidR="00171E41" w:rsidRPr="00AD0CC1">
        <w:rPr>
          <w:rFonts w:ascii="Times New Roman" w:hAnsi="Times New Roman" w:cs="Times New Roman"/>
          <w:sz w:val="24"/>
          <w:szCs w:val="24"/>
        </w:rPr>
        <w:t xml:space="preserve">or region they exist in.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p>
    <w:p w14:paraId="34300C63" w14:textId="77777777" w:rsidR="0009545B" w:rsidRPr="00AD0CC1" w:rsidRDefault="0009545B" w:rsidP="005369F1">
      <w:pPr>
        <w:spacing w:line="360" w:lineRule="auto"/>
        <w:ind w:firstLine="720"/>
        <w:jc w:val="both"/>
        <w:rPr>
          <w:rFonts w:ascii="Times New Roman" w:hAnsi="Times New Roman" w:cs="Times New Roman"/>
          <w:sz w:val="24"/>
          <w:szCs w:val="24"/>
        </w:rPr>
      </w:pPr>
    </w:p>
    <w:p w14:paraId="4C8FEF3B" w14:textId="77777777" w:rsidR="0009545B" w:rsidRPr="00AD0CC1" w:rsidRDefault="0009545B" w:rsidP="005369F1">
      <w:pPr>
        <w:spacing w:line="360" w:lineRule="auto"/>
        <w:ind w:firstLine="720"/>
        <w:jc w:val="both"/>
        <w:rPr>
          <w:rFonts w:ascii="Times New Roman" w:hAnsi="Times New Roman" w:cs="Times New Roman"/>
          <w:sz w:val="24"/>
          <w:szCs w:val="24"/>
        </w:rPr>
      </w:pPr>
    </w:p>
    <w:p w14:paraId="737BCD32" w14:textId="77777777" w:rsidR="00046C1B" w:rsidRPr="00AD0CC1" w:rsidRDefault="00046C1B" w:rsidP="00A734DA"/>
    <w:p w14:paraId="7D40E73E" w14:textId="77777777" w:rsidR="005369F1" w:rsidRPr="00AD0CC1" w:rsidRDefault="005369F1" w:rsidP="00A734DA"/>
    <w:p w14:paraId="5B4E02DF" w14:textId="77777777" w:rsidR="005369F1" w:rsidRPr="00AD0CC1" w:rsidRDefault="005369F1" w:rsidP="00A734DA"/>
    <w:p w14:paraId="0220FF13" w14:textId="77777777" w:rsidR="00046C1B" w:rsidRPr="00AD0CC1" w:rsidRDefault="00046C1B" w:rsidP="00A734DA"/>
    <w:p w14:paraId="00109348" w14:textId="77777777"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1.3 Move</w:t>
      </w:r>
      <w:commentRangeStart w:id="40"/>
      <w:r w:rsidRPr="00AD0CC1">
        <w:rPr>
          <w:rFonts w:ascii="Times New Roman" w:hAnsi="Times New Roman" w:cs="Times New Roman"/>
          <w:b/>
          <w:bCs/>
          <w:color w:val="auto"/>
          <w:sz w:val="24"/>
          <w:szCs w:val="24"/>
        </w:rPr>
        <w:t>ment ecology and bird foraging behaviour</w:t>
      </w:r>
      <w:commentRangeEnd w:id="40"/>
      <w:r w:rsidR="00E77E8D" w:rsidRPr="00AD0CC1">
        <w:rPr>
          <w:rStyle w:val="CommentReference"/>
          <w:rFonts w:asciiTheme="minorHAnsi" w:eastAsiaTheme="minorHAnsi" w:hAnsiTheme="minorHAnsi" w:cstheme="minorBidi"/>
          <w:color w:val="auto"/>
        </w:rPr>
        <w:commentReference w:id="40"/>
      </w:r>
    </w:p>
    <w:p w14:paraId="621CEC77" w14:textId="220863E8" w:rsidR="00D624C2" w:rsidRPr="00AD0CC1" w:rsidRDefault="00D624C2" w:rsidP="00D624C2">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Despite long-standing interest in the factors that shape bird</w:t>
      </w:r>
      <w:commentRangeStart w:id="41"/>
      <w:r w:rsidRPr="00AD0CC1">
        <w:rPr>
          <w:rFonts w:ascii="Times New Roman" w:eastAsia="Times New Roman" w:hAnsi="Times New Roman" w:cs="Times New Roman"/>
          <w:sz w:val="24"/>
          <w:szCs w:val="24"/>
        </w:rPr>
        <w:t xml:space="preserve"> </w:t>
      </w:r>
      <w:commentRangeEnd w:id="41"/>
      <w:r w:rsidRPr="00AD0CC1">
        <w:rPr>
          <w:rStyle w:val="CommentReference"/>
        </w:rPr>
        <w:commentReference w:id="41"/>
      </w:r>
      <w:r w:rsidRPr="00AD0CC1">
        <w:rPr>
          <w:rFonts w:ascii="Times New Roman" w:eastAsia="Times New Roman" w:hAnsi="Times New Roman" w:cs="Times New Roman"/>
          <w:sz w:val="24"/>
          <w:szCs w:val="24"/>
        </w:rPr>
        <w:t>foraging behaviour, it is still poorly understood how internal traits and external conditions jointly shape avian foraging movement (Mallon et al. 2020). Specifically, b</w:t>
      </w:r>
      <w:r w:rsidRPr="00AD0CC1">
        <w:rPr>
          <w:rFonts w:ascii="Times New Roman" w:hAnsi="Times New Roman" w:cs="Times New Roman"/>
          <w:sz w:val="24"/>
          <w:szCs w:val="24"/>
        </w:rPr>
        <w:t xml:space="preserve">ird foraging </w:t>
      </w:r>
      <w:commentRangeStart w:id="42"/>
      <w:r w:rsidRPr="00AD0CC1">
        <w:rPr>
          <w:rFonts w:ascii="Times New Roman" w:hAnsi="Times New Roman" w:cs="Times New Roman"/>
          <w:sz w:val="24"/>
          <w:szCs w:val="24"/>
        </w:rPr>
        <w:t xml:space="preserve">behaviour has been studied mostly through direct observations. </w:t>
      </w:r>
      <w:commentRangeEnd w:id="42"/>
      <w:r w:rsidRPr="00AD0CC1">
        <w:rPr>
          <w:rStyle w:val="CommentReference"/>
        </w:rPr>
        <w:commentReference w:id="42"/>
      </w:r>
      <w:r w:rsidRPr="00AD0CC1">
        <w:rPr>
          <w:rFonts w:ascii="Times New Roman" w:hAnsi="Times New Roman" w:cs="Times New Roman"/>
          <w:sz w:val="24"/>
          <w:szCs w:val="24"/>
        </w:rPr>
        <w:t>Because such methods are highly time-consuming, these studies have addressed the foraging behaviour of specific taxa only (e.g., Smith et al. 2012). Scaling such studies at a global level would be merely impossible given the amount of time and resources required.</w:t>
      </w:r>
    </w:p>
    <w:p w14:paraId="67CE351D" w14:textId="77777777" w:rsidR="00D624C2" w:rsidRPr="00AD0CC1" w:rsidRDefault="00D624C2" w:rsidP="00D624C2">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ith the advance of tracking technology, however, different approaches can be used to make inferences on foraging behaviour. 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Pr="00AD0CC1">
        <w:rPr>
          <w:rFonts w:ascii="Times New Roman" w:hAnsi="Times New Roman" w:cs="Times New Roman"/>
          <w:i/>
          <w:iCs/>
          <w:sz w:val="24"/>
          <w:szCs w:val="24"/>
        </w:rPr>
        <w:t>Ciconia ciconia</w:t>
      </w:r>
      <w:r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Perrig et al. (2020) used GPS locations to identify probable foraging areas based on distance from roosting sites, velocity values and time of the day. There is a need to generate foundations on the types of movement associated to foraging behaviour, especially given that the data are becoming more readily available. </w:t>
      </w:r>
    </w:p>
    <w:p w14:paraId="7B54E985" w14:textId="2846ED34" w:rsidR="008713C6" w:rsidRPr="00AD0CC1" w:rsidRDefault="00D624C2" w:rsidP="00D624C2">
      <w:pPr>
        <w:spacing w:line="360" w:lineRule="auto"/>
        <w:ind w:firstLine="720"/>
        <w:jc w:val="both"/>
        <w:rPr>
          <w:rFonts w:ascii="Times New Roman" w:eastAsia="Calibri" w:hAnsi="Times New Roman" w:cs="Times New Roman"/>
          <w:sz w:val="24"/>
          <w:szCs w:val="24"/>
        </w:rPr>
      </w:pPr>
      <w:r w:rsidRPr="00AD0CC1">
        <w:rPr>
          <w:rFonts w:ascii="Times New Roman" w:eastAsia="Calibri" w:hAnsi="Times New Roman" w:cs="Times New Roman"/>
          <w:sz w:val="24"/>
          <w:szCs w:val="24"/>
        </w:rPr>
        <w:t>Though individuals have many needs beyond nutrition (e.g., finding reproductive partners, sleeping, etc.), foraging is likely a key aspect of movement given that energy acquisition</w:t>
      </w:r>
      <w:r w:rsidRPr="00AD0CC1" w:rsidDel="00117EEF">
        <w:rPr>
          <w:rFonts w:ascii="Times New Roman" w:eastAsia="Calibri" w:hAnsi="Times New Roman" w:cs="Times New Roman"/>
          <w:sz w:val="24"/>
          <w:szCs w:val="24"/>
        </w:rPr>
        <w:t xml:space="preserve"> </w:t>
      </w:r>
      <w:r w:rsidRPr="00AD0CC1">
        <w:rPr>
          <w:rFonts w:ascii="Times New Roman" w:eastAsia="Calibri" w:hAnsi="Times New Roman" w:cs="Times New Roman"/>
          <w:sz w:val="24"/>
          <w:szCs w:val="24"/>
        </w:rPr>
        <w:t>is essential for all heterotrophic species, which ultimately drives all other life processes. Hence, foraging ecology might be crucial to understand the mechanisms underpinning animal behaviour</w:t>
      </w:r>
      <w:r w:rsidR="008713C6" w:rsidRPr="00AD0CC1">
        <w:rPr>
          <w:rFonts w:ascii="Times New Roman" w:eastAsia="Calibri" w:hAnsi="Times New Roman" w:cs="Times New Roman"/>
          <w:sz w:val="24"/>
          <w:szCs w:val="24"/>
        </w:rPr>
        <w:t>, as proposed by Ward &amp; Zahavi through the ICH.</w:t>
      </w:r>
    </w:p>
    <w:p w14:paraId="02051015" w14:textId="77777777" w:rsidR="008713C6" w:rsidRPr="00AD0CC1" w:rsidRDefault="008713C6" w:rsidP="00D624C2">
      <w:pPr>
        <w:spacing w:line="360" w:lineRule="auto"/>
        <w:ind w:firstLine="720"/>
        <w:jc w:val="both"/>
        <w:rPr>
          <w:rFonts w:ascii="Times New Roman" w:eastAsia="Calibri" w:hAnsi="Times New Roman" w:cs="Times New Roman"/>
          <w:sz w:val="24"/>
          <w:szCs w:val="24"/>
        </w:rPr>
      </w:pPr>
    </w:p>
    <w:p w14:paraId="4BFCD7E0" w14:textId="77777777" w:rsidR="00D624C2" w:rsidRPr="00AD0CC1" w:rsidRDefault="00D624C2" w:rsidP="00D624C2">
      <w:pPr>
        <w:spacing w:line="360" w:lineRule="auto"/>
        <w:ind w:firstLine="720"/>
        <w:jc w:val="both"/>
        <w:rPr>
          <w:rFonts w:ascii="Times New Roman" w:hAnsi="Times New Roman" w:cs="Times New Roman"/>
          <w:sz w:val="24"/>
          <w:szCs w:val="24"/>
        </w:rPr>
      </w:pPr>
    </w:p>
    <w:p w14:paraId="044F06E9" w14:textId="77777777" w:rsidR="00AC04C7" w:rsidRPr="00AD0CC1" w:rsidRDefault="00AC04C7" w:rsidP="00D624C2">
      <w:pPr>
        <w:spacing w:line="360" w:lineRule="auto"/>
        <w:ind w:firstLine="720"/>
        <w:jc w:val="both"/>
        <w:rPr>
          <w:rFonts w:ascii="Times New Roman" w:hAnsi="Times New Roman" w:cs="Times New Roman"/>
          <w:sz w:val="24"/>
          <w:szCs w:val="24"/>
        </w:rPr>
      </w:pPr>
    </w:p>
    <w:p w14:paraId="2B469F54" w14:textId="77777777" w:rsidR="00AC04C7" w:rsidRPr="00AD0CC1" w:rsidRDefault="00AC04C7" w:rsidP="00D624C2">
      <w:pPr>
        <w:spacing w:line="360" w:lineRule="auto"/>
        <w:ind w:firstLine="720"/>
        <w:jc w:val="both"/>
        <w:rPr>
          <w:rFonts w:ascii="Times New Roman" w:hAnsi="Times New Roman" w:cs="Times New Roman"/>
          <w:sz w:val="24"/>
          <w:szCs w:val="24"/>
        </w:rPr>
      </w:pPr>
    </w:p>
    <w:p w14:paraId="58E9BC0A" w14:textId="77777777" w:rsidR="00D624C2" w:rsidRPr="00AD0CC1" w:rsidRDefault="00D624C2" w:rsidP="00D624C2">
      <w:pPr>
        <w:spacing w:line="360" w:lineRule="auto"/>
        <w:jc w:val="both"/>
        <w:rPr>
          <w:rFonts w:ascii="Times New Roman" w:hAnsi="Times New Roman" w:cs="Times New Roman"/>
          <w:i/>
          <w:iCs/>
          <w:sz w:val="24"/>
          <w:szCs w:val="24"/>
        </w:rPr>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The process of acquiring this information, processing it and use it to make decisions is referred to as learning (Rolls, 2014; Anderson, 2015; Dukas, 2017, Kashetsky et al. 2021), and the term used for information retention is called memory (Rolls, 2014; Anderson, 2015; Dukas, 2017).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Ranc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Moorter et al. 2009, Börger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 xml:space="preserve">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w:t>
      </w:r>
      <w:r w:rsidRPr="00AD0CC1">
        <w:rPr>
          <w:rFonts w:ascii="Times New Roman" w:eastAsia="Times New Roman" w:hAnsi="Times New Roman" w:cs="Times New Roman"/>
          <w:sz w:val="24"/>
          <w:szCs w:val="24"/>
        </w:rPr>
        <w:lastRenderedPageBreak/>
        <w:t>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43"/>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43"/>
      <w:r w:rsidR="00C13CCF" w:rsidRPr="00AD0CC1">
        <w:rPr>
          <w:rStyle w:val="CommentReference"/>
          <w:rFonts w:ascii="Times New Roman" w:hAnsi="Times New Roman" w:cs="Times New Roman"/>
        </w:rPr>
        <w:commentReference w:id="43"/>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lastRenderedPageBreak/>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79AC76FA" w14:textId="0C2C1D02" w:rsidR="00245B5E" w:rsidRPr="00AD0CC1" w:rsidRDefault="007C75B8" w:rsidP="00B028BA">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68AAF320" w14:textId="77777777" w:rsidR="00D624C2" w:rsidRPr="00AD0CC1" w:rsidRDefault="00D624C2" w:rsidP="00245B5E">
      <w:pPr>
        <w:spacing w:line="360" w:lineRule="auto"/>
        <w:ind w:firstLine="720"/>
        <w:jc w:val="both"/>
        <w:rPr>
          <w:rFonts w:ascii="Times New Roman" w:hAnsi="Times New Roman" w:cs="Times New Roman"/>
          <w:i/>
          <w:iCs/>
          <w:sz w:val="24"/>
          <w:szCs w:val="24"/>
        </w:rPr>
      </w:pP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0F5B3C5" w14:textId="4725FEB0"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w:t>
      </w:r>
      <w:r w:rsidRPr="00AD0CC1">
        <w:rPr>
          <w:rFonts w:ascii="Times New Roman" w:hAnsi="Times New Roman" w:cs="Times New Roman"/>
          <w:sz w:val="24"/>
          <w:szCs w:val="24"/>
        </w:rPr>
        <w:lastRenderedPageBreak/>
        <w:t xml:space="preserve">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44" w:name="_Toc199480623"/>
      <w:bookmarkEnd w:id="15"/>
      <w:r w:rsidRPr="00AD0CC1">
        <w:rPr>
          <w:rFonts w:ascii="Times New Roman" w:hAnsi="Times New Roman" w:cs="Times New Roman"/>
          <w:b/>
          <w:bCs/>
          <w:color w:val="auto"/>
          <w:sz w:val="24"/>
          <w:szCs w:val="24"/>
        </w:rPr>
        <w:t xml:space="preserve">1.8 </w:t>
      </w:r>
      <w:r w:rsidR="00951585" w:rsidRPr="00AD0CC1">
        <w:rPr>
          <w:rFonts w:ascii="Times New Roman" w:hAnsi="Times New Roman" w:cs="Times New Roman"/>
          <w:b/>
          <w:bCs/>
          <w:color w:val="auto"/>
          <w:sz w:val="24"/>
          <w:szCs w:val="24"/>
        </w:rPr>
        <w:t>Knowledge gaps and future directions</w:t>
      </w:r>
      <w:bookmarkEnd w:id="44"/>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45"/>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45"/>
      <w:r w:rsidR="006614CD" w:rsidRPr="00AD0CC1">
        <w:rPr>
          <w:rStyle w:val="CommentReference"/>
        </w:rPr>
        <w:commentReference w:id="45"/>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46"/>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46"/>
      <w:r w:rsidR="006614CD" w:rsidRPr="00AD0CC1">
        <w:rPr>
          <w:rStyle w:val="CommentReference"/>
        </w:rPr>
        <w:commentReference w:id="46"/>
      </w:r>
    </w:p>
    <w:p w14:paraId="6EBE55C7" w14:textId="17987114"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47"/>
      <w:r w:rsidRPr="00AD0CC1">
        <w:rPr>
          <w:rFonts w:ascii="Times New Roman" w:hAnsi="Times New Roman" w:cs="Times New Roman"/>
          <w:sz w:val="24"/>
          <w:szCs w:val="24"/>
        </w:rPr>
        <w:t xml:space="preserve">biological variables </w:t>
      </w:r>
      <w:commentRangeEnd w:id="47"/>
      <w:r w:rsidR="006614CD" w:rsidRPr="00AD0CC1">
        <w:rPr>
          <w:rStyle w:val="CommentReference"/>
        </w:rPr>
        <w:commentReference w:id="47"/>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48"/>
      <w:r w:rsidR="00ED6D8F" w:rsidRPr="00AD0CC1">
        <w:rPr>
          <w:rFonts w:ascii="Times New Roman" w:hAnsi="Times New Roman" w:cs="Times New Roman"/>
          <w:sz w:val="24"/>
          <w:szCs w:val="24"/>
        </w:rPr>
        <w:t xml:space="preserve">CRB </w:t>
      </w:r>
      <w:commentRangeEnd w:id="48"/>
      <w:r w:rsidR="00DE18EC" w:rsidRPr="00AD0CC1">
        <w:rPr>
          <w:rStyle w:val="CommentReference"/>
        </w:rPr>
        <w:commentReference w:id="48"/>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49"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49"/>
    </w:p>
    <w:p w14:paraId="1F6AC389" w14:textId="7012009A" w:rsidR="00C410CC" w:rsidRPr="00AD0CC1" w:rsidRDefault="00887278" w:rsidP="00C410CC">
      <w:pPr>
        <w:spacing w:line="360" w:lineRule="auto"/>
        <w:jc w:val="both"/>
        <w:rPr>
          <w:rFonts w:ascii="Times New Roman" w:hAnsi="Times New Roman"/>
          <w:sz w:val="24"/>
        </w:rPr>
      </w:pPr>
      <w:commentRangeStart w:id="50"/>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50"/>
      <w:r w:rsidR="00DE18EC" w:rsidRPr="00AD0CC1">
        <w:rPr>
          <w:rStyle w:val="CommentReference"/>
        </w:rPr>
        <w:commentReference w:id="50"/>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 xml:space="preserve">Consequently, repetitive elements will appear </w:t>
      </w:r>
      <w:r w:rsidR="00C410CC" w:rsidRPr="00AD0CC1">
        <w:rPr>
          <w:rFonts w:ascii="Times New Roman" w:hAnsi="Times New Roman"/>
          <w:sz w:val="24"/>
        </w:rPr>
        <w:lastRenderedPageBreak/>
        <w:t>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20B499AD" w14:textId="37DCDA9E" w:rsidR="006148D7" w:rsidRPr="00AD0CC1" w:rsidRDefault="00396001" w:rsidP="00D70E63">
      <w:pPr>
        <w:spacing w:line="360" w:lineRule="auto"/>
        <w:jc w:val="both"/>
        <w:rPr>
          <w:rFonts w:ascii="Times New Roman" w:hAnsi="Times New Roman" w:cs="Times New Roman"/>
          <w:sz w:val="24"/>
          <w:szCs w:val="24"/>
        </w:rPr>
      </w:pPr>
      <w:commentRangeStart w:id="51"/>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51"/>
      <w:r w:rsidR="00DE18EC" w:rsidRPr="00AD0CC1">
        <w:rPr>
          <w:rStyle w:val="CommentReference"/>
        </w:rPr>
        <w:commentReference w:id="51"/>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Vultur gryphus</w:t>
      </w:r>
      <w:r w:rsidR="006148D7" w:rsidRPr="00AD0CC1">
        <w:rPr>
          <w:rFonts w:ascii="Times New Roman" w:hAnsi="Times New Roman" w:cs="Times New Roman"/>
          <w:sz w:val="24"/>
          <w:szCs w:val="24"/>
        </w:rPr>
        <w:t xml:space="preserve">) conservation. </w:t>
      </w:r>
    </w:p>
    <w:p w14:paraId="2F10AB1F" w14:textId="4B78450F" w:rsidR="006148D7" w:rsidRPr="00AD0CC1" w:rsidRDefault="006148D7" w:rsidP="00D70E63">
      <w:pPr>
        <w:spacing w:line="360" w:lineRule="auto"/>
        <w:jc w:val="both"/>
        <w:rPr>
          <w:rFonts w:ascii="Times New Roman" w:hAnsi="Times New Roman" w:cs="Times New Roman"/>
          <w:sz w:val="24"/>
          <w:szCs w:val="24"/>
        </w:rPr>
      </w:pPr>
    </w:p>
    <w:p w14:paraId="7BA3741D" w14:textId="77777777" w:rsidR="00294ABB" w:rsidRPr="00AD0CC1" w:rsidRDefault="00294ABB" w:rsidP="00D70E63">
      <w:pPr>
        <w:spacing w:line="360" w:lineRule="auto"/>
        <w:jc w:val="both"/>
        <w:rPr>
          <w:rFonts w:ascii="Times New Roman" w:hAnsi="Times New Roman" w:cs="Times New Roman"/>
          <w:sz w:val="24"/>
          <w:szCs w:val="24"/>
        </w:rPr>
      </w:pPr>
    </w:p>
    <w:p w14:paraId="2E84575D" w14:textId="77777777" w:rsidR="00294ABB" w:rsidRPr="00AD0CC1" w:rsidRDefault="00294ABB" w:rsidP="00D70E63">
      <w:pPr>
        <w:spacing w:line="360" w:lineRule="auto"/>
        <w:jc w:val="both"/>
        <w:rPr>
          <w:rFonts w:ascii="Times New Roman" w:hAnsi="Times New Roman" w:cs="Times New Roman"/>
          <w:sz w:val="24"/>
          <w:szCs w:val="24"/>
        </w:rPr>
      </w:pPr>
    </w:p>
    <w:p w14:paraId="109422E7" w14:textId="77777777" w:rsidR="00294ABB" w:rsidRPr="00AD0CC1" w:rsidRDefault="00294ABB" w:rsidP="00D70E63">
      <w:pPr>
        <w:spacing w:line="360" w:lineRule="auto"/>
        <w:jc w:val="both"/>
        <w:rPr>
          <w:rFonts w:ascii="Times New Roman" w:hAnsi="Times New Roman" w:cs="Times New Roman"/>
          <w:sz w:val="24"/>
          <w:szCs w:val="24"/>
        </w:rPr>
      </w:pPr>
    </w:p>
    <w:p w14:paraId="43FCADDC" w14:textId="77777777" w:rsidR="00294ABB" w:rsidRPr="00AD0CC1" w:rsidRDefault="00294ABB" w:rsidP="00D70E63">
      <w:pPr>
        <w:spacing w:line="360" w:lineRule="auto"/>
        <w:jc w:val="both"/>
        <w:rPr>
          <w:rFonts w:ascii="Times New Roman" w:hAnsi="Times New Roman" w:cs="Times New Roman"/>
          <w:sz w:val="24"/>
          <w:szCs w:val="24"/>
        </w:rPr>
      </w:pPr>
    </w:p>
    <w:p w14:paraId="47005760" w14:textId="77777777" w:rsidR="00294ABB" w:rsidRPr="00AD0CC1" w:rsidRDefault="00294ABB" w:rsidP="00D70E63">
      <w:pPr>
        <w:spacing w:line="360" w:lineRule="auto"/>
        <w:jc w:val="both"/>
        <w:rPr>
          <w:rFonts w:ascii="Times New Roman" w:hAnsi="Times New Roman" w:cs="Times New Roman"/>
          <w:sz w:val="24"/>
          <w:szCs w:val="24"/>
        </w:rPr>
      </w:pPr>
    </w:p>
    <w:p w14:paraId="67859860" w14:textId="77777777" w:rsidR="00294ABB" w:rsidRPr="00AD0CC1" w:rsidRDefault="00294ABB" w:rsidP="00D70E63">
      <w:pPr>
        <w:spacing w:line="360" w:lineRule="auto"/>
        <w:jc w:val="both"/>
        <w:rPr>
          <w:rFonts w:ascii="Times New Roman" w:hAnsi="Times New Roman" w:cs="Times New Roman"/>
          <w:sz w:val="24"/>
          <w:szCs w:val="24"/>
        </w:rPr>
      </w:pPr>
    </w:p>
    <w:p w14:paraId="520B4B64" w14:textId="77777777" w:rsidR="00294ABB" w:rsidRPr="00AD0CC1" w:rsidRDefault="00294ABB" w:rsidP="00D70E63">
      <w:pPr>
        <w:spacing w:line="360" w:lineRule="auto"/>
        <w:jc w:val="both"/>
        <w:rPr>
          <w:rFonts w:ascii="Times New Roman" w:hAnsi="Times New Roman" w:cs="Times New Roman"/>
          <w:sz w:val="24"/>
          <w:szCs w:val="24"/>
        </w:rPr>
      </w:pPr>
    </w:p>
    <w:p w14:paraId="4CA99EDC" w14:textId="77777777" w:rsidR="00294ABB" w:rsidRPr="00AD0CC1" w:rsidRDefault="00294ABB" w:rsidP="00D70E63">
      <w:pPr>
        <w:spacing w:line="360" w:lineRule="auto"/>
        <w:jc w:val="both"/>
        <w:rPr>
          <w:rFonts w:ascii="Times New Roman" w:hAnsi="Times New Roman" w:cs="Times New Roman"/>
          <w:sz w:val="24"/>
          <w:szCs w:val="24"/>
        </w:rPr>
      </w:pPr>
    </w:p>
    <w:p w14:paraId="176565F5" w14:textId="77777777" w:rsidR="00294ABB" w:rsidRPr="00AD0CC1" w:rsidRDefault="00294ABB" w:rsidP="00D70E63">
      <w:pPr>
        <w:spacing w:line="360" w:lineRule="auto"/>
        <w:jc w:val="both"/>
        <w:rPr>
          <w:rFonts w:ascii="Times New Roman" w:hAnsi="Times New Roman" w:cs="Times New Roman"/>
          <w:sz w:val="24"/>
          <w:szCs w:val="24"/>
        </w:rPr>
      </w:pPr>
    </w:p>
    <w:p w14:paraId="039CCD60" w14:textId="77777777" w:rsidR="00245B5E" w:rsidRPr="00AD0CC1" w:rsidRDefault="00245B5E" w:rsidP="00D70E63">
      <w:pPr>
        <w:spacing w:line="360" w:lineRule="auto"/>
        <w:jc w:val="both"/>
        <w:rPr>
          <w:rFonts w:ascii="Times New Roman" w:hAnsi="Times New Roman" w:cs="Times New Roman"/>
          <w:sz w:val="24"/>
          <w:szCs w:val="24"/>
        </w:rPr>
      </w:pPr>
    </w:p>
    <w:p w14:paraId="51CCC0A8" w14:textId="77777777" w:rsidR="00245B5E" w:rsidRPr="00AD0CC1" w:rsidRDefault="00245B5E" w:rsidP="00D70E63">
      <w:pPr>
        <w:spacing w:line="360" w:lineRule="auto"/>
        <w:jc w:val="both"/>
        <w:rPr>
          <w:rFonts w:ascii="Times New Roman" w:hAnsi="Times New Roman" w:cs="Times New Roman"/>
          <w:sz w:val="24"/>
          <w:szCs w:val="24"/>
        </w:rPr>
      </w:pPr>
    </w:p>
    <w:p w14:paraId="74B311BA" w14:textId="77777777" w:rsidR="00294ABB" w:rsidRPr="00AD0CC1" w:rsidRDefault="00294ABB" w:rsidP="00D70E63">
      <w:pPr>
        <w:spacing w:line="360" w:lineRule="auto"/>
        <w:jc w:val="both"/>
        <w:rPr>
          <w:rFonts w:ascii="Times New Roman" w:hAnsi="Times New Roman" w:cs="Times New Roman"/>
          <w:sz w:val="24"/>
          <w:szCs w:val="24"/>
        </w:rPr>
      </w:pPr>
    </w:p>
    <w:p w14:paraId="7868F85A" w14:textId="77777777" w:rsidR="00294ABB" w:rsidRPr="00AD0CC1" w:rsidRDefault="00294ABB" w:rsidP="00D70E63">
      <w:pPr>
        <w:spacing w:line="360" w:lineRule="auto"/>
        <w:jc w:val="both"/>
        <w:rPr>
          <w:rFonts w:ascii="Times New Roman" w:hAnsi="Times New Roman" w:cs="Times New Roman"/>
          <w:sz w:val="24"/>
          <w:szCs w:val="24"/>
        </w:rPr>
      </w:pP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52" w:name="_Toc149126632"/>
      <w:bookmarkStart w:id="53" w:name="_Toc199480625"/>
      <w:r w:rsidRPr="00AD0CC1">
        <w:rPr>
          <w:rFonts w:ascii="Times New Roman" w:hAnsi="Times New Roman" w:cs="Times New Roman"/>
          <w:b/>
          <w:bCs/>
          <w:color w:val="auto"/>
          <w:sz w:val="28"/>
          <w:szCs w:val="28"/>
        </w:rPr>
        <w:lastRenderedPageBreak/>
        <w:t>Chapter 2: Sharing is caring - The evolution of communal roosting behaviour in birds</w:t>
      </w:r>
      <w:bookmarkEnd w:id="52"/>
      <w:bookmarkEnd w:id="53"/>
    </w:p>
    <w:p w14:paraId="1592264F" w14:textId="77777777" w:rsidR="00F7140F" w:rsidRPr="00AD0CC1" w:rsidRDefault="00F7140F" w:rsidP="00E047A5">
      <w:pPr>
        <w:spacing w:line="360" w:lineRule="auto"/>
        <w:jc w:val="both"/>
        <w:rPr>
          <w:rFonts w:ascii="Times New Roman" w:hAnsi="Times New Roman" w:cs="Times New Roman"/>
        </w:rPr>
      </w:pPr>
    </w:p>
    <w:p w14:paraId="22D4557B" w14:textId="2652AE3C" w:rsidR="00F7140F" w:rsidRPr="00AD0CC1" w:rsidRDefault="007F7937" w:rsidP="00E047A5">
      <w:pPr>
        <w:pStyle w:val="Heading2"/>
        <w:spacing w:line="360" w:lineRule="auto"/>
        <w:jc w:val="both"/>
        <w:rPr>
          <w:rFonts w:ascii="Times New Roman" w:hAnsi="Times New Roman" w:cs="Times New Roman"/>
          <w:b/>
          <w:bCs/>
          <w:color w:val="auto"/>
          <w:sz w:val="24"/>
          <w:szCs w:val="24"/>
        </w:rPr>
      </w:pPr>
      <w:bookmarkStart w:id="54" w:name="_Toc199480626"/>
      <w:r w:rsidRPr="00AD0CC1">
        <w:rPr>
          <w:rFonts w:ascii="Times New Roman" w:hAnsi="Times New Roman" w:cs="Times New Roman"/>
          <w:b/>
          <w:bCs/>
          <w:color w:val="auto"/>
          <w:sz w:val="24"/>
          <w:szCs w:val="24"/>
        </w:rPr>
        <w:t xml:space="preserve">2.1 </w:t>
      </w:r>
      <w:commentRangeStart w:id="55"/>
      <w:r w:rsidR="00F7140F" w:rsidRPr="00AD0CC1">
        <w:rPr>
          <w:rFonts w:ascii="Times New Roman" w:hAnsi="Times New Roman" w:cs="Times New Roman"/>
          <w:b/>
          <w:bCs/>
          <w:color w:val="auto"/>
          <w:sz w:val="24"/>
          <w:szCs w:val="24"/>
        </w:rPr>
        <w:t>Introduction</w:t>
      </w:r>
      <w:commentRangeEnd w:id="55"/>
      <w:r w:rsidR="00F7140F" w:rsidRPr="00AD0CC1">
        <w:rPr>
          <w:b/>
          <w:bCs/>
          <w:sz w:val="24"/>
          <w:szCs w:val="24"/>
        </w:rPr>
        <w:commentReference w:id="55"/>
      </w:r>
      <w:bookmarkEnd w:id="54"/>
    </w:p>
    <w:p w14:paraId="1C531D25" w14:textId="14A9918B" w:rsidR="00F7140F" w:rsidRPr="00AD0CC1" w:rsidRDefault="00F7140F" w:rsidP="00D70E63">
      <w:pPr>
        <w:spacing w:line="360" w:lineRule="auto"/>
        <w:jc w:val="both"/>
        <w:rPr>
          <w:rFonts w:ascii="Times New Roman" w:eastAsia="Times New Roman" w:hAnsi="Times New Roman" w:cs="Times New Roman"/>
          <w:sz w:val="24"/>
          <w:szCs w:val="24"/>
        </w:rPr>
      </w:pPr>
      <w:commentRangeStart w:id="56"/>
      <w:r w:rsidRPr="00AD0CC1">
        <w:rPr>
          <w:rFonts w:ascii="Times New Roman" w:eastAsia="Times New Roman" w:hAnsi="Times New Roman" w:cs="Times New Roman"/>
          <w:sz w:val="24"/>
          <w:szCs w:val="24"/>
        </w:rPr>
        <w:t>Understanding why species differ in their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From mating to foraging, there are diverse examples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taxa encompassing fish, mammals, and birds. </w:t>
      </w:r>
      <w:commentRangeStart w:id="57"/>
      <w:r w:rsidRPr="00AD0CC1">
        <w:rPr>
          <w:rFonts w:ascii="Times New Roman" w:eastAsia="Times New Roman" w:hAnsi="Times New Roman" w:cs="Times New Roman"/>
          <w:strike/>
          <w:sz w:val="24"/>
          <w:szCs w:val="24"/>
        </w:rPr>
        <w:t xml:space="preserve">Several hypotheses have been proposed to explain the origins of sociality in animals. </w:t>
      </w:r>
      <w:commentRangeEnd w:id="57"/>
      <w:r w:rsidR="000464D5" w:rsidRPr="00AD0CC1">
        <w:rPr>
          <w:rStyle w:val="CommentReference"/>
        </w:rPr>
        <w:commentReference w:id="57"/>
      </w:r>
      <w:r w:rsidRPr="00AD0CC1">
        <w:rPr>
          <w:rFonts w:ascii="Times New Roman" w:eastAsia="Times New Roman" w:hAnsi="Times New Roman" w:cs="Times New Roman"/>
          <w:sz w:val="24"/>
          <w:szCs w:val="24"/>
        </w:rPr>
        <w:t>Yet, regardless of its specific origins, t</w:t>
      </w:r>
      <w:commentRangeStart w:id="58"/>
      <w:r w:rsidRPr="00AD0CC1">
        <w:rPr>
          <w:rFonts w:ascii="Times New Roman" w:eastAsia="Times New Roman" w:hAnsi="Times New Roman" w:cs="Times New Roman"/>
          <w:sz w:val="24"/>
          <w:szCs w:val="24"/>
        </w:rPr>
        <w:t>here</w:t>
      </w:r>
      <w:r w:rsidR="00193919" w:rsidRPr="00AD0CC1">
        <w:rPr>
          <w:rFonts w:ascii="Times New Roman" w:eastAsia="Times New Roman" w:hAnsi="Times New Roman" w:cs="Times New Roman"/>
          <w:sz w:val="24"/>
          <w:szCs w:val="24"/>
        </w:rPr>
        <w:t xml:space="preserve"> i</w:t>
      </w:r>
      <w:r w:rsidRPr="00AD0CC1">
        <w:rPr>
          <w:rFonts w:ascii="Times New Roman" w:eastAsia="Times New Roman" w:hAnsi="Times New Roman" w:cs="Times New Roman"/>
          <w:sz w:val="24"/>
          <w:szCs w:val="24"/>
        </w:rPr>
        <w:t>s</w:t>
      </w:r>
      <w:commentRangeEnd w:id="58"/>
      <w:r w:rsidR="000464D5" w:rsidRPr="00AD0CC1">
        <w:rPr>
          <w:rStyle w:val="CommentReference"/>
        </w:rPr>
        <w:commentReference w:id="58"/>
      </w:r>
      <w:r w:rsidRPr="00AD0CC1">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plin,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 with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s that may persist several hundreds of years (e.g. evidence of stone tool use in chimpanzees, </w:t>
      </w:r>
      <w:r w:rsidRPr="00AD0CC1">
        <w:rPr>
          <w:rFonts w:ascii="Times New Roman" w:eastAsia="Times New Roman" w:hAnsi="Times New Roman" w:cs="Times New Roman"/>
          <w:i/>
          <w:iCs/>
          <w:sz w:val="24"/>
          <w:szCs w:val="24"/>
        </w:rPr>
        <w:t>Pan troglodytes</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Haslam et al., 2009; Luncz et al., 2015; Mercader et a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56"/>
      <w:r w:rsidR="000464D5" w:rsidRPr="00AD0CC1">
        <w:rPr>
          <w:rStyle w:val="CommentReference"/>
        </w:rPr>
        <w:commentReference w:id="56"/>
      </w:r>
    </w:p>
    <w:p w14:paraId="64AC1D26" w14:textId="62B10A0D" w:rsidR="00F7140F" w:rsidRPr="00AD0CC1" w:rsidRDefault="00F7140F" w:rsidP="000464D5">
      <w:pPr>
        <w:spacing w:line="360" w:lineRule="auto"/>
        <w:ind w:firstLine="720"/>
        <w:jc w:val="both"/>
        <w:rPr>
          <w:rFonts w:ascii="Times New Roman" w:hAnsi="Times New Roman" w:cs="Times New Roman"/>
          <w:sz w:val="24"/>
          <w:szCs w:val="24"/>
        </w:rPr>
      </w:pPr>
      <w:commentRangeStart w:id="59"/>
      <w:r w:rsidRPr="00AD0CC1">
        <w:rPr>
          <w:rFonts w:ascii="Times New Roman" w:eastAsia="Times New Roman" w:hAnsi="Times New Roman" w:cs="Times New Roman"/>
          <w:sz w:val="24"/>
          <w:szCs w:val="24"/>
        </w:rPr>
        <w:t xml:space="preserve">One interesting form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AD0CC1">
        <w:rPr>
          <w:rFonts w:ascii="Times New Roman" w:hAnsi="Times New Roman" w:cs="Times New Roman"/>
          <w:sz w:val="24"/>
          <w:szCs w:val="24"/>
        </w:rPr>
        <w:t>(Clough and Ladle 1997),</w:t>
      </w:r>
      <w:r w:rsidRPr="00AD0CC1">
        <w:rPr>
          <w:rFonts w:ascii="Times New Roman" w:eastAsia="Times New Roman" w:hAnsi="Times New Roman" w:cs="Times New Roman"/>
          <w:sz w:val="24"/>
          <w:szCs w:val="24"/>
        </w:rPr>
        <w:t xml:space="preserve"> mammal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Kunz, 1982)</w:t>
      </w:r>
      <w:r w:rsidRPr="00AD0CC1">
        <w:rPr>
          <w:rFonts w:ascii="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birds </w:t>
      </w:r>
      <w:r w:rsidRPr="00AD0CC1">
        <w:rPr>
          <w:rFonts w:ascii="Times New Roman" w:hAnsi="Times New Roman" w:cs="Times New Roman"/>
          <w:sz w:val="24"/>
          <w:szCs w:val="24"/>
        </w:rPr>
        <w:t>(Eiserer 1984). In birds,</w:t>
      </w:r>
      <w:r w:rsidRPr="00AD0CC1">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sidRPr="00AD0CC1">
        <w:rPr>
          <w:rFonts w:ascii="Times New Roman" w:eastAsia="Times New Roman" w:hAnsi="Times New Roman" w:cs="Times New Roman"/>
          <w:sz w:val="24"/>
          <w:szCs w:val="24"/>
        </w:rPr>
        <w:t xml:space="preserve"> </w:t>
      </w:r>
      <w:commentRangeStart w:id="60"/>
      <w:r w:rsidRPr="00AD0CC1">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60"/>
      <w:r w:rsidRPr="00AD0CC1">
        <w:rPr>
          <w:rStyle w:val="CommentReference"/>
          <w:rFonts w:ascii="Times New Roman" w:hAnsi="Times New Roman" w:cs="Times New Roman"/>
        </w:rPr>
        <w:commentReference w:id="60"/>
      </w:r>
      <w:r w:rsidRPr="00AD0CC1">
        <w:rPr>
          <w:rFonts w:ascii="Times New Roman" w:eastAsia="Times New Roman" w:hAnsi="Times New Roman" w:cs="Times New Roman"/>
          <w:sz w:val="24"/>
          <w:szCs w:val="24"/>
        </w:rPr>
        <w:t xml:space="preserve"> Despite this,</w:t>
      </w:r>
      <w:r w:rsidRPr="00AD0CC1">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61"/>
      <w:r w:rsidRPr="00AD0CC1">
        <w:rPr>
          <w:rFonts w:ascii="Times New Roman" w:hAnsi="Times New Roman" w:cs="Times New Roman"/>
          <w:sz w:val="24"/>
          <w:szCs w:val="24"/>
        </w:rPr>
        <w:t xml:space="preserve">behaviour. </w:t>
      </w:r>
      <w:commentRangeEnd w:id="61"/>
      <w:r w:rsidRPr="00AD0CC1">
        <w:rPr>
          <w:rStyle w:val="CommentReference"/>
          <w:rFonts w:ascii="Times New Roman" w:hAnsi="Times New Roman" w:cs="Times New Roman"/>
        </w:rPr>
        <w:commentReference w:id="61"/>
      </w:r>
      <w:commentRangeEnd w:id="59"/>
      <w:r w:rsidR="007312AF" w:rsidRPr="00AD0CC1">
        <w:rPr>
          <w:rStyle w:val="CommentReference"/>
        </w:rPr>
        <w:commentReference w:id="59"/>
      </w:r>
    </w:p>
    <w:p w14:paraId="2D90E001" w14:textId="743CE471" w:rsidR="00F7140F" w:rsidRPr="00AD0CC1" w:rsidRDefault="00F7140F" w:rsidP="00AC4FD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everal hypotheses have been proposed to explain the origins of communal roosting. </w:t>
      </w:r>
      <w:r w:rsidR="00AC4FD6" w:rsidRPr="00AD0CC1">
        <w:rPr>
          <w:rFonts w:ascii="Times New Roman" w:hAnsi="Times New Roman" w:cs="Times New Roman"/>
          <w:sz w:val="24"/>
          <w:szCs w:val="24"/>
        </w:rPr>
        <w:t>First, i</w:t>
      </w:r>
      <w:r w:rsidRPr="00AD0CC1">
        <w:rPr>
          <w:rFonts w:ascii="Times New Roman" w:hAnsi="Times New Roman" w:cs="Times New Roman"/>
          <w:sz w:val="24"/>
          <w:szCs w:val="24"/>
        </w:rPr>
        <w:t>t</w:t>
      </w:r>
      <w:r w:rsidR="00AC4FD6" w:rsidRPr="00AD0CC1">
        <w:rPr>
          <w:rFonts w:ascii="Times New Roman" w:hAnsi="Times New Roman" w:cs="Times New Roman"/>
          <w:sz w:val="24"/>
          <w:szCs w:val="24"/>
        </w:rPr>
        <w:t xml:space="preserve"> has</w:t>
      </w:r>
      <w:r w:rsidRPr="00AD0CC1">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Farquhar et al., 2018; Gilbert et al., 2010, Chaplin, 198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I</w:t>
      </w:r>
      <w:r w:rsidRPr="00AD0CC1">
        <w:rPr>
          <w:rFonts w:ascii="Times New Roman" w:hAnsi="Times New Roman" w:cs="Times New Roman"/>
          <w:sz w:val="24"/>
          <w:szCs w:val="24"/>
        </w:rPr>
        <w:t xml:space="preserve">f </w:t>
      </w:r>
      <w:r w:rsidR="00AC4FD6" w:rsidRPr="00AD0CC1">
        <w:rPr>
          <w:rFonts w:ascii="Times New Roman" w:hAnsi="Times New Roman" w:cs="Times New Roman"/>
          <w:sz w:val="24"/>
          <w:szCs w:val="24"/>
        </w:rPr>
        <w:t>thermoregulation was the primary benefit of CR</w:t>
      </w:r>
      <w:r w:rsidR="00F60226" w:rsidRPr="00AD0CC1">
        <w:rPr>
          <w:rFonts w:ascii="Times New Roman" w:hAnsi="Times New Roman" w:cs="Times New Roman"/>
          <w:sz w:val="24"/>
          <w:szCs w:val="24"/>
        </w:rPr>
        <w:t>B</w:t>
      </w:r>
      <w:r w:rsidR="00AC4FD6" w:rsidRPr="00AD0CC1">
        <w:rPr>
          <w:rFonts w:ascii="Times New Roman" w:hAnsi="Times New Roman" w:cs="Times New Roman"/>
          <w:sz w:val="24"/>
          <w:szCs w:val="24"/>
        </w:rPr>
        <w:t xml:space="preserve">, one would expect it to occur </w:t>
      </w:r>
      <w:r w:rsidRPr="00AD0CC1">
        <w:rPr>
          <w:rFonts w:ascii="Times New Roman" w:hAnsi="Times New Roman" w:cs="Times New Roman"/>
          <w:sz w:val="24"/>
          <w:szCs w:val="24"/>
        </w:rPr>
        <w:t xml:space="preserve"> more </w:t>
      </w:r>
      <w:r w:rsidR="00AC4FD6" w:rsidRPr="00AD0CC1">
        <w:rPr>
          <w:rFonts w:ascii="Times New Roman" w:hAnsi="Times New Roman" w:cs="Times New Roman"/>
          <w:sz w:val="24"/>
          <w:szCs w:val="24"/>
        </w:rPr>
        <w:t xml:space="preserve">frequently </w:t>
      </w:r>
      <w:r w:rsidRPr="00AD0CC1">
        <w:rPr>
          <w:rFonts w:ascii="Times New Roman" w:hAnsi="Times New Roman" w:cs="Times New Roman"/>
          <w:sz w:val="24"/>
          <w:szCs w:val="24"/>
        </w:rPr>
        <w:t>in areas with extreme cold weather such like higher latitudes</w:t>
      </w:r>
      <w:r w:rsidR="00AC4FD6" w:rsidRPr="00AD0CC1">
        <w:rPr>
          <w:rFonts w:ascii="Times New Roman" w:hAnsi="Times New Roman" w:cs="Times New Roman"/>
          <w:sz w:val="24"/>
          <w:szCs w:val="24"/>
        </w:rPr>
        <w:t xml:space="preserve">. Yet, </w:t>
      </w:r>
      <w:r w:rsidRPr="00AD0CC1">
        <w:rPr>
          <w:rFonts w:ascii="Times New Roman" w:hAnsi="Times New Roman" w:cs="Times New Roman"/>
          <w:sz w:val="24"/>
          <w:szCs w:val="24"/>
        </w:rPr>
        <w:t xml:space="preserve">this is not what </w:t>
      </w:r>
      <w:r w:rsidR="00AC4FD6" w:rsidRPr="00AD0CC1">
        <w:rPr>
          <w:rFonts w:ascii="Times New Roman" w:hAnsi="Times New Roman" w:cs="Times New Roman"/>
          <w:sz w:val="24"/>
          <w:szCs w:val="24"/>
        </w:rPr>
        <w:t xml:space="preserve">is </w:t>
      </w:r>
      <w:r w:rsidRPr="00AD0CC1">
        <w:rPr>
          <w:rFonts w:ascii="Times New Roman" w:hAnsi="Times New Roman" w:cs="Times New Roman"/>
          <w:sz w:val="24"/>
          <w:szCs w:val="24"/>
        </w:rPr>
        <w:t>observed</w:t>
      </w:r>
      <w:r w:rsidR="00AC4FD6" w:rsidRPr="00AD0CC1">
        <w:rPr>
          <w:rFonts w:ascii="Times New Roman" w:hAnsi="Times New Roman" w:cs="Times New Roman"/>
          <w:sz w:val="24"/>
          <w:szCs w:val="24"/>
        </w:rPr>
        <w:t xml:space="preserve">, with </w:t>
      </w:r>
      <w:commentRangeStart w:id="62"/>
      <w:r w:rsidR="00AC4FD6" w:rsidRPr="00AD0CC1">
        <w:rPr>
          <w:rFonts w:ascii="Times New Roman" w:hAnsi="Times New Roman" w:cs="Times New Roman"/>
          <w:sz w:val="24"/>
          <w:szCs w:val="24"/>
        </w:rPr>
        <w:t>XXXXX</w:t>
      </w:r>
      <w:commentRangeEnd w:id="62"/>
      <w:r w:rsidR="00AC4FD6" w:rsidRPr="00AD0CC1">
        <w:rPr>
          <w:rStyle w:val="CommentReference"/>
        </w:rPr>
        <w:commentReference w:id="62"/>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eauchamp, 1999; Gyllin et al., 1977)</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other </w:t>
      </w:r>
      <w:r w:rsidR="00AC4FD6" w:rsidRPr="00AD0CC1">
        <w:rPr>
          <w:rFonts w:ascii="Times New Roman" w:hAnsi="Times New Roman" w:cs="Times New Roman"/>
          <w:sz w:val="24"/>
          <w:szCs w:val="24"/>
        </w:rPr>
        <w:t>hypothesis</w:t>
      </w:r>
      <w:r w:rsidRPr="00AD0CC1">
        <w:rPr>
          <w:rFonts w:ascii="Times New Roman" w:hAnsi="Times New Roman" w:cs="Times New Roman"/>
          <w:sz w:val="24"/>
          <w:szCs w:val="24"/>
        </w:rPr>
        <w:t xml:space="preserve"> is that </w:t>
      </w:r>
      <w:commentRangeStart w:id="63"/>
      <w:r w:rsidR="00193919" w:rsidRPr="00AD0CC1">
        <w:rPr>
          <w:rFonts w:ascii="Times New Roman" w:hAnsi="Times New Roman" w:cs="Times New Roman"/>
          <w:sz w:val="24"/>
          <w:szCs w:val="24"/>
        </w:rPr>
        <w:t>CRB</w:t>
      </w:r>
      <w:r w:rsidRPr="00AD0CC1">
        <w:rPr>
          <w:rFonts w:ascii="Times New Roman" w:hAnsi="Times New Roman" w:cs="Times New Roman"/>
          <w:sz w:val="24"/>
          <w:szCs w:val="24"/>
        </w:rPr>
        <w:t xml:space="preserve"> </w:t>
      </w:r>
      <w:commentRangeEnd w:id="63"/>
      <w:r w:rsidR="00AC4FD6" w:rsidRPr="00AD0CC1">
        <w:rPr>
          <w:rStyle w:val="CommentReference"/>
        </w:rPr>
        <w:commentReference w:id="63"/>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has </w:t>
      </w:r>
      <w:r w:rsidRPr="00AD0CC1">
        <w:rPr>
          <w:rFonts w:ascii="Times New Roman" w:hAnsi="Times New Roman" w:cs="Times New Roman"/>
          <w:sz w:val="24"/>
          <w:szCs w:val="24"/>
        </w:rPr>
        <w:lastRenderedPageBreak/>
        <w:t xml:space="preserve">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64"/>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64"/>
      <w:r w:rsidRPr="00AD0CC1">
        <w:rPr>
          <w:rStyle w:val="CommentReference"/>
          <w:rFonts w:ascii="Times New Roman" w:hAnsi="Times New Roman" w:cs="Times New Roman"/>
        </w:rPr>
        <w:commentReference w:id="64"/>
      </w:r>
      <w:r w:rsidRPr="00AD0CC1">
        <w:rPr>
          <w:rFonts w:ascii="Times New Roman" w:hAnsi="Times New Roman" w:cs="Times New Roman"/>
          <w:sz w:val="24"/>
          <w:szCs w:val="24"/>
        </w:rPr>
        <w:t xml:space="preserve">This concept </w:t>
      </w:r>
      <w:r w:rsidR="0016238E" w:rsidRPr="00AD0CC1">
        <w:rPr>
          <w:rFonts w:ascii="Times New Roman" w:hAnsi="Times New Roman" w:cs="Times New Roman"/>
          <w:sz w:val="24"/>
          <w:szCs w:val="24"/>
        </w:rPr>
        <w:t>wa</w:t>
      </w:r>
      <w:r w:rsidRPr="00AD0CC1">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p>
    <w:p w14:paraId="37F087F2" w14:textId="07B3CE8D" w:rsidR="00F7140F" w:rsidRPr="00AD0CC1" w:rsidRDefault="00F7140F" w:rsidP="000464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If the ICH holds true,</w:t>
      </w:r>
      <w:r w:rsidRPr="00AD0CC1">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Overveld et al. 2022).</w:t>
      </w:r>
      <w:commentRangeStart w:id="65"/>
      <w:commentRangeEnd w:id="65"/>
      <w:r w:rsidRPr="00AD0CC1">
        <w:rPr>
          <w:rStyle w:val="CommentReference"/>
          <w:rFonts w:ascii="Times New Roman" w:hAnsi="Times New Roman" w:cs="Times New Roman"/>
        </w:rPr>
        <w:commentReference w:id="65"/>
      </w:r>
      <w:r w:rsidRPr="00AD0CC1">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AD0CC1">
        <w:rPr>
          <w:rFonts w:ascii="Times New Roman" w:hAnsi="Times New Roman" w:cs="Times New Roman"/>
          <w:sz w:val="24"/>
          <w:szCs w:val="24"/>
        </w:rPr>
        <w:t>á</w:t>
      </w:r>
      <w:r w:rsidRPr="00AD0CC1">
        <w:rPr>
          <w:rFonts w:ascii="Times New Roman" w:eastAsia="Times New Roman" w:hAnsi="Times New Roman" w:cs="Times New Roman"/>
          <w:sz w:val="24"/>
          <w:szCs w:val="24"/>
        </w:rPr>
        <w:t xml:space="preserve">ndez-Montero et al. 2020). Perhaps less evident would be the influence of mass. Larger species usually have a longer lifespan and bigger </w:t>
      </w:r>
      <w:r w:rsidRPr="00AD0CC1">
        <w:rPr>
          <w:rFonts w:ascii="Times New Roman" w:eastAsia="Times New Roman" w:hAnsi="Times New Roman" w:cs="Times New Roman"/>
          <w:sz w:val="24"/>
          <w:szCs w:val="24"/>
        </w:rPr>
        <w:lastRenderedPageBreak/>
        <w:t>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 question arises, then: Can the evolution of communal roosting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landbirds be explained from </w:t>
      </w:r>
      <w:commentRangeStart w:id="66"/>
      <w:r w:rsidRPr="00AD0CC1">
        <w:rPr>
          <w:rFonts w:ascii="Times New Roman" w:eastAsia="Times New Roman" w:hAnsi="Times New Roman" w:cs="Times New Roman"/>
          <w:sz w:val="24"/>
          <w:szCs w:val="24"/>
        </w:rPr>
        <w:t>these specific biological variables?</w:t>
      </w:r>
      <w:commentRangeEnd w:id="66"/>
      <w:r w:rsidR="0016238E" w:rsidRPr="00AD0CC1">
        <w:rPr>
          <w:rStyle w:val="CommentReference"/>
        </w:rPr>
        <w:commentReference w:id="66"/>
      </w:r>
    </w:p>
    <w:p w14:paraId="7B9E2AC5" w14:textId="56CA5ADE" w:rsidR="00F7140F" w:rsidRPr="00AD0CC1" w:rsidRDefault="00F7140F" w:rsidP="000464D5">
      <w:pPr>
        <w:spacing w:line="360" w:lineRule="auto"/>
        <w:ind w:firstLine="720"/>
        <w:jc w:val="both"/>
        <w:rPr>
          <w:rFonts w:ascii="Times New Roman" w:eastAsia="Times New Roman" w:hAnsi="Times New Roman" w:cs="Times New Roman"/>
          <w:sz w:val="24"/>
          <w:szCs w:val="24"/>
        </w:rPr>
      </w:pPr>
      <w:commentRangeStart w:id="67"/>
      <w:r w:rsidRPr="00AD0CC1">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68"/>
      <w:r w:rsidRPr="00AD0CC1">
        <w:rPr>
          <w:rFonts w:ascii="Times New Roman" w:eastAsia="Times New Roman" w:hAnsi="Times New Roman" w:cs="Times New Roman"/>
          <w:strike/>
          <w:sz w:val="24"/>
          <w:szCs w:val="24"/>
        </w:rPr>
        <w:t xml:space="preserve">Thus, this group should be studied separately to prevent the patterns from being obscured. </w:t>
      </w:r>
      <w:commentRangeEnd w:id="68"/>
      <w:r w:rsidR="00AB3390" w:rsidRPr="00AD0CC1">
        <w:rPr>
          <w:rStyle w:val="CommentReference"/>
        </w:rPr>
        <w:commentReference w:id="68"/>
      </w:r>
      <w:r w:rsidRPr="00AD0CC1">
        <w:rPr>
          <w:rFonts w:ascii="Times New Roman" w:eastAsia="Times New Roman" w:hAnsi="Times New Roman" w:cs="Times New Roman"/>
          <w:sz w:val="24"/>
          <w:szCs w:val="24"/>
        </w:rPr>
        <w:t xml:space="preserve">Noteworthy, at the time of Beauchamp’s study, information on feeding guild,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different phylogenies.</w:t>
      </w:r>
    </w:p>
    <w:p w14:paraId="7DDBBCAD" w14:textId="2194DDCC" w:rsidR="00F7140F" w:rsidRPr="00AD0CC1" w:rsidRDefault="00F7140F" w:rsidP="00D70E6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w:t>
      </w:r>
      <w:r w:rsidRPr="00AD0CC1">
        <w:rPr>
          <w:rFonts w:ascii="Times New Roman" w:eastAsia="Times New Roman" w:hAnsi="Times New Roman" w:cs="Times New Roman"/>
          <w:sz w:val="24"/>
          <w:szCs w:val="24"/>
        </w:rPr>
        <w:lastRenderedPageBreak/>
        <w:t xml:space="preserve">been tested yet on a broader taxonomic scale after Beauchamp’s study. These remaining unknowns open a new avenue for research, which are the aim of the present thesis. </w:t>
      </w:r>
      <w:commentRangeStart w:id="69"/>
      <w:r w:rsidRPr="00AD0CC1">
        <w:rPr>
          <w:rFonts w:ascii="Times New Roman" w:eastAsia="Times New Roman" w:hAnsi="Times New Roman" w:cs="Times New Roman"/>
          <w:sz w:val="24"/>
          <w:szCs w:val="24"/>
        </w:rPr>
        <w:t xml:space="preserve">Using the comparative method, </w:t>
      </w:r>
      <w:commentRangeEnd w:id="69"/>
      <w:r w:rsidRPr="00AD0CC1">
        <w:rPr>
          <w:rStyle w:val="CommentReference"/>
          <w:rFonts w:ascii="Times New Roman" w:hAnsi="Times New Roman" w:cs="Times New Roman"/>
        </w:rPr>
        <w:commentReference w:id="69"/>
      </w:r>
      <w:r w:rsidRPr="00AD0CC1">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70"/>
      <w:commentRangeEnd w:id="70"/>
      <w:r w:rsidRPr="00AD0CC1">
        <w:rPr>
          <w:rStyle w:val="CommentReference"/>
          <w:rFonts w:ascii="Times New Roman" w:hAnsi="Times New Roman" w:cs="Times New Roman"/>
        </w:rPr>
        <w:commentReference w:id="70"/>
      </w:r>
      <w:commentRangeEnd w:id="67"/>
      <w:r w:rsidR="00A00D1E" w:rsidRPr="00AD0CC1">
        <w:rPr>
          <w:rStyle w:val="CommentReference"/>
        </w:rPr>
        <w:commentReference w:id="67"/>
      </w: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71" w:name="_Toc199480627"/>
      <w:r w:rsidRPr="00AD0CC1">
        <w:rPr>
          <w:rFonts w:ascii="Times New Roman" w:hAnsi="Times New Roman" w:cs="Times New Roman"/>
          <w:b/>
          <w:bCs/>
          <w:sz w:val="24"/>
          <w:szCs w:val="24"/>
        </w:rPr>
        <w:t>2.</w:t>
      </w:r>
      <w:r w:rsidR="0017764A" w:rsidRPr="00AD0CC1">
        <w:rPr>
          <w:rFonts w:ascii="Times New Roman" w:hAnsi="Times New Roman" w:cs="Times New Roman"/>
          <w:b/>
          <w:bCs/>
          <w:sz w:val="24"/>
          <w:szCs w:val="24"/>
        </w:rPr>
        <w:t xml:space="preserve">2 </w:t>
      </w:r>
      <w:commentRangeStart w:id="72"/>
      <w:r w:rsidR="00F7140F" w:rsidRPr="00AD0CC1">
        <w:rPr>
          <w:rFonts w:ascii="Times New Roman" w:hAnsi="Times New Roman" w:cs="Times New Roman"/>
          <w:b/>
          <w:bCs/>
          <w:sz w:val="24"/>
          <w:szCs w:val="24"/>
        </w:rPr>
        <w:t>Methods</w:t>
      </w:r>
      <w:commentRangeEnd w:id="72"/>
      <w:r w:rsidR="00F7140F" w:rsidRPr="00AD0CC1">
        <w:rPr>
          <w:b/>
          <w:bCs/>
          <w:sz w:val="24"/>
          <w:szCs w:val="24"/>
        </w:rPr>
        <w:commentReference w:id="72"/>
      </w:r>
      <w:bookmarkEnd w:id="71"/>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73"/>
      <w:r w:rsidRPr="00AD0CC1">
        <w:rPr>
          <w:rStyle w:val="Heading5Char"/>
          <w:rFonts w:ascii="Times New Roman" w:eastAsia="SimSun" w:hAnsi="Times New Roman"/>
          <w:bCs w:val="0"/>
          <w:iCs w:val="0"/>
          <w:color w:val="auto"/>
          <w:szCs w:val="28"/>
        </w:rPr>
        <w:t xml:space="preserve">Communal roosting </w:t>
      </w:r>
      <w:commentRangeEnd w:id="73"/>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73"/>
      </w:r>
      <w:commentRangeStart w:id="74"/>
      <w:commentRangeEnd w:id="74"/>
      <w:r w:rsidRPr="00AD0CC1">
        <w:rPr>
          <w:rStyle w:val="CommentReference"/>
          <w:rFonts w:asciiTheme="minorHAnsi" w:eastAsiaTheme="minorHAnsi" w:hAnsiTheme="minorHAnsi" w:cstheme="minorBidi"/>
          <w:color w:val="auto"/>
        </w:rPr>
        <w:commentReference w:id="74"/>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75"/>
      <w:r w:rsidRPr="00AD0CC1">
        <w:rPr>
          <w:rFonts w:ascii="Times New Roman" w:eastAsia="Times New Roman" w:hAnsi="Times New Roman" w:cs="Times New Roman"/>
          <w:sz w:val="24"/>
          <w:szCs w:val="24"/>
        </w:rPr>
        <w:t xml:space="preserve">o increase the efficiency of the search given the large volume of data. To do so, I used Python's BeautifulSoup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OpenAlex, and Scopus. The references in the output were then used to streamline the information search on communal roosting behaviour for these species. </w:t>
      </w:r>
      <w:commentRangeEnd w:id="75"/>
      <w:r w:rsidRPr="00AD0CC1">
        <w:rPr>
          <w:rStyle w:val="CommentReference"/>
        </w:rPr>
        <w:commentReference w:id="75"/>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76"/>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76"/>
      <w:r w:rsidRPr="00AD0CC1">
        <w:rPr>
          <w:rStyle w:val="CommentReference"/>
          <w:rFonts w:ascii="Times New Roman" w:hAnsi="Times New Roman" w:cs="Times New Roman"/>
        </w:rPr>
        <w:commentReference w:id="76"/>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w:t>
      </w:r>
      <w:r w:rsidRPr="00AD0CC1">
        <w:rPr>
          <w:rFonts w:ascii="Times New Roman" w:eastAsia="Times New Roman" w:hAnsi="Times New Roman" w:cs="Times New Roman"/>
          <w:sz w:val="24"/>
          <w:szCs w:val="24"/>
        </w:rPr>
        <w:lastRenderedPageBreak/>
        <w:t xml:space="preserve">the outputs of the web-scraping search. The publications were then accessed and read to extract the information. </w:t>
      </w:r>
    </w:p>
    <w:p w14:paraId="6495B11D" w14:textId="1C48D90C" w:rsidR="00086C33" w:rsidRPr="00AD0CC1" w:rsidRDefault="00086C33" w:rsidP="00294ABB">
      <w:pPr>
        <w:spacing w:line="360" w:lineRule="auto"/>
        <w:ind w:firstLine="720"/>
        <w:jc w:val="both"/>
        <w:rPr>
          <w:rFonts w:ascii="Times New Roman" w:eastAsia="Times New Roman" w:hAnsi="Times New Roman" w:cs="Times New Roman"/>
          <w:sz w:val="24"/>
          <w:szCs w:val="24"/>
        </w:rPr>
      </w:pPr>
      <w:commentRangeStart w:id="77"/>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77"/>
      <w:r w:rsidRPr="00AD0CC1">
        <w:rPr>
          <w:rStyle w:val="CommentReference"/>
          <w:rFonts w:ascii="Times New Roman" w:hAnsi="Times New Roman" w:cs="Times New Roman"/>
        </w:rPr>
        <w:commentReference w:id="77"/>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78"/>
      <w:r w:rsidRPr="00AD0CC1">
        <w:rPr>
          <w:rFonts w:ascii="Times New Roman" w:eastAsia="Times New Roman" w:hAnsi="Times New Roman" w:cs="Times New Roman"/>
          <w:sz w:val="24"/>
          <w:szCs w:val="24"/>
        </w:rPr>
        <w:t xml:space="preserve">excluded from the analysis. </w:t>
      </w:r>
      <w:commentRangeEnd w:id="78"/>
      <w:r w:rsidRPr="00AD0CC1">
        <w:rPr>
          <w:rStyle w:val="CommentReference"/>
          <w:rFonts w:ascii="Times New Roman" w:hAnsi="Times New Roman" w:cs="Times New Roman"/>
        </w:rPr>
        <w:commentReference w:id="78"/>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6913F646" w14:textId="77777777" w:rsidR="00F7140F" w:rsidRPr="00AD0CC1" w:rsidRDefault="00F7140F" w:rsidP="00294ABB">
      <w:pPr>
        <w:pStyle w:val="Heading2"/>
        <w:spacing w:line="360" w:lineRule="auto"/>
        <w:jc w:val="both"/>
        <w:rPr>
          <w:rFonts w:eastAsia="Times New Roman"/>
        </w:rPr>
      </w:pP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79"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79"/>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rophic guild and residuals of body size to brain size ratio (as a proxy for memory, van Overbeld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80"/>
      <w:r w:rsidRPr="00AD0CC1">
        <w:rPr>
          <w:rStyle w:val="Heading5Char"/>
          <w:rFonts w:ascii="Times New Roman" w:eastAsia="SimSun" w:hAnsi="Times New Roman"/>
          <w:bCs w:val="0"/>
          <w:iCs w:val="0"/>
          <w:color w:val="auto"/>
          <w:szCs w:val="28"/>
        </w:rPr>
        <w:t>Phylogenetic data</w:t>
      </w:r>
      <w:commentRangeEnd w:id="80"/>
      <w:r w:rsidRPr="00AD0CC1">
        <w:rPr>
          <w:rStyle w:val="Heading5Char"/>
          <w:rFonts w:ascii="Times New Roman" w:eastAsia="SimSun" w:hAnsi="Times New Roman"/>
          <w:bCs w:val="0"/>
          <w:iCs w:val="0"/>
          <w:color w:val="auto"/>
          <w:szCs w:val="28"/>
        </w:rPr>
        <w:commentReference w:id="80"/>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w:t>
      </w:r>
      <w:r w:rsidRPr="00AD0CC1">
        <w:rPr>
          <w:rFonts w:ascii="Times New Roman" w:eastAsia="Times New Roman" w:hAnsi="Times New Roman" w:cs="Times New Roman"/>
          <w:sz w:val="24"/>
          <w:szCs w:val="24"/>
        </w:rPr>
        <w:lastRenderedPageBreak/>
        <w:t xml:space="preserve">traits and the communal roosting behaviour in landbirds </w:t>
      </w:r>
      <w:commentRangeStart w:id="81"/>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1AC90513" w14:textId="675EE0B6" w:rsidR="00C76281" w:rsidRPr="00AD0CC1" w:rsidRDefault="00086C33" w:rsidP="00C7628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81"/>
      <w:r w:rsidRPr="00AD0CC1">
        <w:rPr>
          <w:rStyle w:val="CommentReference"/>
          <w:rFonts w:ascii="Times New Roman" w:hAnsi="Times New Roman" w:cs="Times New Roman"/>
          <w:sz w:val="24"/>
          <w:szCs w:val="24"/>
        </w:rPr>
        <w:commentReference w:id="81"/>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82"/>
      <w:r w:rsidRPr="00AD0CC1">
        <w:rPr>
          <w:rFonts w:ascii="Times New Roman" w:eastAsia="Times New Roman" w:hAnsi="Times New Roman" w:cs="Times New Roman"/>
          <w:sz w:val="24"/>
          <w:szCs w:val="24"/>
        </w:rPr>
        <w:t xml:space="preserve">phylogenies from </w:t>
      </w:r>
      <w:r w:rsidRPr="00AD0CC1">
        <w:rPr>
          <w:rFonts w:ascii="Times New Roman" w:hAnsi="Times New Roman" w:cs="Times New Roman"/>
          <w:sz w:val="24"/>
          <w:szCs w:val="24"/>
        </w:rPr>
        <w:t xml:space="preserve">Vert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Jetz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82"/>
      <w:r w:rsidRPr="00AD0CC1">
        <w:rPr>
          <w:rStyle w:val="CommentReference"/>
          <w:rFonts w:ascii="Times New Roman" w:hAnsi="Times New Roman" w:cs="Times New Roman"/>
          <w:sz w:val="24"/>
          <w:szCs w:val="24"/>
        </w:rPr>
        <w:commentReference w:id="82"/>
      </w:r>
      <w:r w:rsidRPr="00AD0CC1">
        <w:rPr>
          <w:rFonts w:ascii="Times New Roman" w:eastAsia="Times New Roman" w:hAnsi="Times New Roman" w:cs="Times New Roman"/>
          <w:sz w:val="24"/>
          <w:szCs w:val="24"/>
        </w:rPr>
        <w:t xml:space="preserve">From these 100 trees, I then constructed a </w:t>
      </w:r>
      <w:commentRangeStart w:id="83"/>
      <w:r w:rsidRPr="00AD0CC1">
        <w:rPr>
          <w:rFonts w:ascii="Times New Roman" w:eastAsia="Times New Roman" w:hAnsi="Times New Roman" w:cs="Times New Roman"/>
          <w:sz w:val="24"/>
          <w:szCs w:val="24"/>
        </w:rPr>
        <w:t xml:space="preserve">consensus </w:t>
      </w:r>
      <w:commentRangeEnd w:id="83"/>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83"/>
      </w:r>
      <w:commentRangeStart w:id="84"/>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phytools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84"/>
      <w:r w:rsidRPr="00AD0CC1">
        <w:rPr>
          <w:rStyle w:val="CommentReference"/>
        </w:rPr>
        <w:commentReference w:id="84"/>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phylosig function from the phytools package. This value was then used to rescale the variance-covariance matrix constructed using the function vcv.phylo.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250350BA" w14:textId="2CD47595" w:rsidR="00C76281" w:rsidRPr="00AD0CC1" w:rsidRDefault="00C76281" w:rsidP="00086C33">
      <w:pPr>
        <w:spacing w:line="360" w:lineRule="auto"/>
        <w:ind w:firstLine="720"/>
        <w:jc w:val="both"/>
        <w:rPr>
          <w:rFonts w:ascii="Times New Roman" w:eastAsia="Times New Roman" w:hAnsi="Times New Roman" w:cs="Times New Roman"/>
          <w:sz w:val="24"/>
          <w:szCs w:val="24"/>
        </w:rPr>
      </w:pP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AviBase</w:t>
      </w:r>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85"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85"/>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86"/>
      <w:r w:rsidRPr="00AD0CC1">
        <w:rPr>
          <w:rFonts w:ascii="Times New Roman" w:eastAsia="Times New Roman" w:hAnsi="Times New Roman" w:cs="Times New Roman"/>
          <w:sz w:val="24"/>
          <w:szCs w:val="24"/>
        </w:rPr>
        <w:t>Equation 1.</w:t>
      </w:r>
      <w:commentRangeEnd w:id="86"/>
      <w:r w:rsidRPr="00AD0CC1">
        <w:rPr>
          <w:rStyle w:val="CommentReference"/>
          <w:rFonts w:ascii="Times New Roman" w:hAnsi="Times New Roman" w:cs="Times New Roman"/>
        </w:rPr>
        <w:commentReference w:id="86"/>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1B9F06DB" w14:textId="22FF147F" w:rsidR="00F7140F"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87"/>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87"/>
      <w:r w:rsidRPr="00AD0CC1">
        <w:rPr>
          <w:rStyle w:val="CommentReference"/>
          <w:rFonts w:ascii="Times New Roman" w:hAnsi="Times New Roman" w:cs="Times New Roman"/>
        </w:rPr>
        <w:commentReference w:id="87"/>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88"/>
      <w:r w:rsidRPr="00AD0CC1">
        <w:rPr>
          <w:rFonts w:ascii="Times New Roman" w:eastAsia="Times New Roman" w:hAnsi="Times New Roman" w:cs="Times New Roman"/>
          <w:sz w:val="24"/>
          <w:szCs w:val="24"/>
        </w:rPr>
        <w:t xml:space="preserve">eight chains and 1000000 iterations. </w:t>
      </w:r>
      <w:commentRangeEnd w:id="88"/>
      <w:r w:rsidRPr="00AD0CC1">
        <w:rPr>
          <w:rStyle w:val="CommentReference"/>
          <w:rFonts w:ascii="Times New Roman" w:hAnsi="Times New Roman" w:cs="Times New Roman"/>
        </w:rPr>
        <w:commentReference w:id="88"/>
      </w:r>
      <w:commentRangeStart w:id="89"/>
      <w:r w:rsidRPr="00AD0CC1">
        <w:rPr>
          <w:rFonts w:ascii="Times New Roman" w:eastAsia="Times New Roman" w:hAnsi="Times New Roman" w:cs="Times New Roman"/>
          <w:sz w:val="24"/>
          <w:szCs w:val="24"/>
        </w:rPr>
        <w:t xml:space="preserve">Given the large sample size in our model (946), </w:t>
      </w:r>
      <w:commentRangeEnd w:id="89"/>
      <w:r w:rsidRPr="00AD0CC1">
        <w:rPr>
          <w:rStyle w:val="CommentReference"/>
          <w:rFonts w:ascii="Times New Roman" w:hAnsi="Times New Roman" w:cs="Times New Roman"/>
        </w:rPr>
        <w:commentReference w:id="89"/>
      </w:r>
      <w:r w:rsidR="00927519" w:rsidRPr="00AD0CC1">
        <w:rPr>
          <w:rFonts w:ascii="Times New Roman" w:eastAsia="Times New Roman" w:hAnsi="Times New Roman" w:cs="Times New Roman"/>
          <w:sz w:val="24"/>
          <w:szCs w:val="24"/>
        </w:rPr>
        <w:t xml:space="preserve">I </w:t>
      </w:r>
      <w:commentRangeStart w:id="90"/>
      <w:commentRangeStart w:id="91"/>
      <w:r w:rsidR="008F298C" w:rsidRPr="00AD0CC1">
        <w:rPr>
          <w:rFonts w:ascii="Times New Roman" w:eastAsia="Times New Roman" w:hAnsi="Times New Roman" w:cs="Times New Roman"/>
          <w:sz w:val="24"/>
          <w:szCs w:val="24"/>
        </w:rPr>
        <w:t xml:space="preserve">used the default </w:t>
      </w:r>
      <w:r w:rsidRPr="00AD0CC1">
        <w:rPr>
          <w:rFonts w:ascii="Times New Roman" w:eastAsia="Times New Roman" w:hAnsi="Times New Roman" w:cs="Times New Roman"/>
          <w:sz w:val="24"/>
          <w:szCs w:val="24"/>
        </w:rPr>
        <w:t>priors</w:t>
      </w:r>
      <w:r w:rsidR="008F298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in Stan, the default prior is represented as </w:t>
      </w:r>
      <w:r w:rsidR="008F298C" w:rsidRPr="00AD0CC1">
        <w:rPr>
          <w:rFonts w:ascii="Times New Roman" w:eastAsia="Times New Roman" w:hAnsi="Times New Roman" w:cs="Times New Roman"/>
          <w:sz w:val="24"/>
          <w:szCs w:val="24"/>
        </w:rPr>
        <w:t xml:space="preserve">a flat </w:t>
      </w:r>
      <w:r w:rsidR="000051D4" w:rsidRPr="00AD0CC1">
        <w:rPr>
          <w:rFonts w:ascii="Times New Roman" w:eastAsia="Times New Roman" w:hAnsi="Times New Roman" w:cs="Times New Roman"/>
          <w:sz w:val="24"/>
          <w:szCs w:val="24"/>
        </w:rPr>
        <w:t>line describing</w:t>
      </w:r>
      <w:r w:rsidR="00FA30DE" w:rsidRPr="00AD0CC1">
        <w:rPr>
          <w:rFonts w:ascii="Times New Roman" w:eastAsia="Times New Roman" w:hAnsi="Times New Roman" w:cs="Times New Roman"/>
          <w:sz w:val="24"/>
          <w:szCs w:val="24"/>
        </w:rPr>
        <w:t xml:space="preserve"> the probability distribution of the model parameters</w:t>
      </w:r>
      <w:r w:rsidR="008F298C" w:rsidRPr="00AD0CC1">
        <w:rPr>
          <w:rFonts w:ascii="Times New Roman" w:eastAsia="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90"/>
      <w:r w:rsidRPr="00AD0CC1">
        <w:rPr>
          <w:rStyle w:val="CommentReference"/>
          <w:rFonts w:ascii="Times New Roman" w:hAnsi="Times New Roman" w:cs="Times New Roman"/>
        </w:rPr>
        <w:commentReference w:id="90"/>
      </w:r>
      <w:commentRangeEnd w:id="91"/>
      <w:r w:rsidR="00372A39" w:rsidRPr="00AD0CC1">
        <w:rPr>
          <w:rStyle w:val="CommentReference"/>
        </w:rPr>
        <w:commentReference w:id="91"/>
      </w:r>
      <w:r w:rsidRPr="00AD0CC1">
        <w:rPr>
          <w:rFonts w:ascii="Times New Roman" w:eastAsia="Times New Roman" w:hAnsi="Times New Roman" w:cs="Times New Roman"/>
          <w:sz w:val="24"/>
          <w:szCs w:val="24"/>
        </w:rPr>
        <w:t>only so that the data informed the model without introducing biases.</w:t>
      </w:r>
    </w:p>
    <w:p w14:paraId="6F2A07B5" w14:textId="77777777" w:rsidR="00FA30DE" w:rsidRPr="00AD0CC1" w:rsidRDefault="00FA30DE" w:rsidP="00D444DE">
      <w:pPr>
        <w:spacing w:line="360" w:lineRule="auto"/>
        <w:jc w:val="both"/>
        <w:rPr>
          <w:rFonts w:ascii="Times New Roman" w:eastAsia="Times New Roman" w:hAnsi="Times New Roman" w:cs="Times New Roman"/>
          <w:sz w:val="24"/>
          <w:szCs w:val="24"/>
        </w:rPr>
      </w:pPr>
    </w:p>
    <w:p w14:paraId="23719D63" w14:textId="77777777" w:rsidR="00FA30DE" w:rsidRPr="00AD0CC1" w:rsidRDefault="00FA30DE" w:rsidP="00FA30DE">
      <w:pPr>
        <w:spacing w:line="360" w:lineRule="auto"/>
        <w:ind w:firstLine="720"/>
        <w:jc w:val="both"/>
        <w:rPr>
          <w:rFonts w:ascii="Times New Roman" w:eastAsia="Times New Roman" w:hAnsi="Times New Roman" w:cs="Times New Roman"/>
          <w:sz w:val="24"/>
          <w:szCs w:val="24"/>
        </w:rPr>
      </w:pPr>
    </w:p>
    <w:p w14:paraId="58AFABC4" w14:textId="1668EF91"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92"/>
      <w:r w:rsidRPr="00AD0CC1">
        <w:rPr>
          <w:rStyle w:val="Heading5Char"/>
          <w:rFonts w:ascii="Times New Roman" w:eastAsia="SimSun" w:hAnsi="Times New Roman"/>
          <w:b/>
          <w:bCs/>
          <w:szCs w:val="28"/>
          <w:lang w:val="en-CA"/>
        </w:rPr>
        <w:t>2.2.4.1 Global model</w:t>
      </w:r>
      <w:commentRangeEnd w:id="92"/>
      <w:r w:rsidRPr="00AD0CC1">
        <w:rPr>
          <w:rStyle w:val="CommentReference"/>
          <w:rFonts w:asciiTheme="minorHAnsi" w:eastAsiaTheme="minorHAnsi" w:hAnsiTheme="minorHAnsi" w:cstheme="minorBidi"/>
          <w:b w:val="0"/>
          <w:bCs w:val="0"/>
          <w:lang w:val="en-CA"/>
        </w:rPr>
        <w:commentReference w:id="92"/>
      </w:r>
    </w:p>
    <w:p w14:paraId="665D5F02" w14:textId="77777777" w:rsidR="00FA30DE" w:rsidRPr="00AD0CC1"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93"/>
      <w:r w:rsidRPr="00AD0CC1">
        <w:rPr>
          <w:rFonts w:ascii="Times New Roman" w:eastAsia="Times New Roman" w:hAnsi="Times New Roman" w:cs="Times New Roman"/>
          <w:sz w:val="24"/>
          <w:szCs w:val="24"/>
        </w:rPr>
        <w:t xml:space="preserve">946 species), </w:t>
      </w:r>
      <w:commentRangeEnd w:id="93"/>
      <w:r w:rsidRPr="00AD0CC1">
        <w:rPr>
          <w:rStyle w:val="CommentReference"/>
          <w:rFonts w:ascii="Times New Roman" w:hAnsi="Times New Roman" w:cs="Times New Roman"/>
        </w:rPr>
        <w:commentReference w:id="93"/>
      </w:r>
      <w:r w:rsidRPr="00AD0CC1">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94"/>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xml:space="preserve">)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lm’ function and used to predict brain mass for those species for which only brain volume was available. To </w:t>
      </w:r>
      <w:commentRangeEnd w:id="94"/>
      <w:r w:rsidRPr="00AD0CC1">
        <w:rPr>
          <w:rStyle w:val="CommentReference"/>
          <w:rFonts w:ascii="Times New Roman" w:hAnsi="Times New Roman" w:cs="Times New Roman"/>
        </w:rPr>
        <w:commentReference w:id="94"/>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95"/>
      <w:r w:rsidRPr="00AD0CC1">
        <w:rPr>
          <w:rFonts w:ascii="Times New Roman" w:eastAsia="Times New Roman" w:hAnsi="Times New Roman" w:cs="Times New Roman"/>
          <w:sz w:val="24"/>
          <w:szCs w:val="24"/>
        </w:rPr>
        <w:t xml:space="preserve">The first model was the same model than before but only on a smaller sample size. </w:t>
      </w:r>
      <w:commentRangeEnd w:id="95"/>
      <w:r w:rsidRPr="00AD0CC1">
        <w:rPr>
          <w:rStyle w:val="CommentReference"/>
        </w:rPr>
        <w:commentReference w:id="95"/>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96"/>
      <w:r w:rsidRPr="00AD0CC1">
        <w:rPr>
          <w:rFonts w:ascii="Times New Roman" w:eastAsia="Times New Roman" w:hAnsi="Times New Roman" w:cs="Times New Roman"/>
          <w:sz w:val="24"/>
          <w:szCs w:val="24"/>
        </w:rPr>
        <w:t>(Table 1).</w:t>
      </w:r>
      <w:commentRangeEnd w:id="96"/>
      <w:r w:rsidRPr="00AD0CC1">
        <w:rPr>
          <w:rStyle w:val="CommentReference"/>
        </w:rPr>
        <w:commentReference w:id="96"/>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696"/>
        <w:gridCol w:w="7513"/>
        <w:gridCol w:w="1276"/>
      </w:tblGrid>
      <w:tr w:rsidR="00FA30DE" w:rsidRPr="00AD0CC1" w14:paraId="608B2242" w14:textId="77777777" w:rsidTr="009F08AF">
        <w:trPr>
          <w:trHeight w:val="403"/>
        </w:trPr>
        <w:tc>
          <w:tcPr>
            <w:tcW w:w="1696"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513"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9F08AF">
        <w:trPr>
          <w:trHeight w:val="397"/>
        </w:trPr>
        <w:tc>
          <w:tcPr>
            <w:tcW w:w="1696"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ll_model</w:t>
            </w:r>
          </w:p>
        </w:tc>
        <w:tc>
          <w:tcPr>
            <w:tcW w:w="7513"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9F08AF">
        <w:trPr>
          <w:trHeight w:val="426"/>
        </w:trPr>
        <w:tc>
          <w:tcPr>
            <w:tcW w:w="1696" w:type="dxa"/>
          </w:tcPr>
          <w:p w14:paraId="6C03052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_1</w:t>
            </w:r>
          </w:p>
        </w:tc>
        <w:tc>
          <w:tcPr>
            <w:tcW w:w="7513"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9F08AF">
        <w:trPr>
          <w:trHeight w:val="397"/>
        </w:trPr>
        <w:tc>
          <w:tcPr>
            <w:tcW w:w="1696" w:type="dxa"/>
          </w:tcPr>
          <w:p w14:paraId="2B9C4F1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_2</w:t>
            </w:r>
          </w:p>
        </w:tc>
        <w:tc>
          <w:tcPr>
            <w:tcW w:w="7513"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9F08AF">
        <w:trPr>
          <w:trHeight w:val="403"/>
        </w:trPr>
        <w:tc>
          <w:tcPr>
            <w:tcW w:w="1696" w:type="dxa"/>
          </w:tcPr>
          <w:p w14:paraId="740F699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_3</w:t>
            </w:r>
          </w:p>
        </w:tc>
        <w:tc>
          <w:tcPr>
            <w:tcW w:w="7513"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 residuals brainmass/bodymass</w:t>
            </w:r>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9F08AF">
        <w:trPr>
          <w:trHeight w:val="403"/>
        </w:trPr>
        <w:tc>
          <w:tcPr>
            <w:tcW w:w="1696"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97"/>
            <w:r w:rsidRPr="00AD0CC1">
              <w:rPr>
                <w:rFonts w:ascii="Times New Roman" w:eastAsia="Times New Roman" w:hAnsi="Times New Roman" w:cs="Times New Roman"/>
                <w:sz w:val="24"/>
                <w:szCs w:val="24"/>
              </w:rPr>
              <w:t>Model_4</w:t>
            </w:r>
            <w:commentRangeEnd w:id="97"/>
            <w:r w:rsidRPr="00AD0CC1">
              <w:rPr>
                <w:rStyle w:val="CommentReference"/>
                <w:rFonts w:ascii="Times New Roman" w:hAnsi="Times New Roman" w:cs="Times New Roman"/>
              </w:rPr>
              <w:commentReference w:id="97"/>
            </w:r>
          </w:p>
        </w:tc>
        <w:tc>
          <w:tcPr>
            <w:tcW w:w="7513"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 brain mass, brainmass:bodymass</w:t>
            </w:r>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AD0CC1" w:rsidRDefault="009438B4" w:rsidP="00FA30DE">
      <w:pPr>
        <w:spacing w:line="360" w:lineRule="auto"/>
        <w:jc w:val="both"/>
        <w:rPr>
          <w:rFonts w:ascii="Times New Roman" w:eastAsia="Times New Roman" w:hAnsi="Times New Roman" w:cs="Times New Roman"/>
          <w:b/>
          <w:bCs/>
          <w:color w:val="FF0000"/>
          <w:sz w:val="24"/>
          <w:szCs w:val="24"/>
        </w:rPr>
      </w:pPr>
      <w:r w:rsidRPr="00AD0CC1">
        <w:rPr>
          <w:rFonts w:ascii="Times New Roman" w:eastAsia="Times New Roman" w:hAnsi="Times New Roman" w:cs="Times New Roman"/>
          <w:b/>
          <w:bCs/>
          <w:color w:val="FF0000"/>
          <w:sz w:val="24"/>
          <w:szCs w:val="24"/>
        </w:rPr>
        <w:t xml:space="preserve">2.2.5 Ancestry Analysis </w:t>
      </w:r>
    </w:p>
    <w:p w14:paraId="36D08BF0" w14:textId="77777777" w:rsidR="0033707B" w:rsidRPr="00AD0CC1"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98" w:name="_Toc199480632"/>
      <w:r w:rsidRPr="00AD0CC1">
        <w:rPr>
          <w:rFonts w:ascii="Times New Roman" w:hAnsi="Times New Roman" w:cs="Times New Roman"/>
          <w:b/>
          <w:bCs/>
          <w:color w:val="auto"/>
          <w:sz w:val="24"/>
          <w:szCs w:val="24"/>
        </w:rPr>
        <w:t xml:space="preserve">2.3 </w:t>
      </w:r>
      <w:commentRangeStart w:id="99"/>
      <w:r w:rsidR="00F7140F" w:rsidRPr="00AD0CC1">
        <w:rPr>
          <w:rFonts w:ascii="Times New Roman" w:hAnsi="Times New Roman" w:cs="Times New Roman"/>
          <w:b/>
          <w:bCs/>
          <w:color w:val="auto"/>
          <w:sz w:val="24"/>
          <w:szCs w:val="24"/>
        </w:rPr>
        <w:t>Results</w:t>
      </w:r>
      <w:commentRangeEnd w:id="99"/>
      <w:r w:rsidR="00F7140F" w:rsidRPr="00AD0CC1">
        <w:rPr>
          <w:rFonts w:ascii="Times New Roman" w:hAnsi="Times New Roman" w:cs="Times New Roman"/>
          <w:b/>
          <w:bCs/>
          <w:color w:val="auto"/>
          <w:sz w:val="24"/>
          <w:szCs w:val="24"/>
        </w:rPr>
        <w:commentReference w:id="99"/>
      </w:r>
      <w:bookmarkEnd w:id="98"/>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100"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100"/>
    </w:p>
    <w:p w14:paraId="4B601C1E" w14:textId="62A0BEEB" w:rsidR="00F7140F" w:rsidRPr="00AD0CC1"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101"/>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101"/>
      <w:r w:rsidR="00F7140F" w:rsidRPr="00AD0CC1">
        <w:rPr>
          <w:rStyle w:val="CommentReference"/>
          <w:rFonts w:ascii="Times New Roman" w:hAnsi="Times New Roman" w:cs="Times New Roman"/>
        </w:rPr>
        <w:commentReference w:id="101"/>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102"/>
      <w:r w:rsidR="00F7140F" w:rsidRPr="00AD0CC1">
        <w:rPr>
          <w:rFonts w:ascii="Times New Roman" w:eastAsia="Times New Roman" w:hAnsi="Times New Roman" w:cs="Times New Roman"/>
          <w:iCs/>
          <w:sz w:val="24"/>
          <w:szCs w:val="24"/>
        </w:rPr>
        <w:t>.</w:t>
      </w:r>
      <w:commentRangeEnd w:id="102"/>
      <w:r w:rsidR="00F7140F" w:rsidRPr="00AD0CC1">
        <w:rPr>
          <w:rStyle w:val="CommentReference"/>
          <w:rFonts w:ascii="Times New Roman" w:hAnsi="Times New Roman" w:cs="Times New Roman"/>
        </w:rPr>
        <w:commentReference w:id="102"/>
      </w:r>
      <w:r w:rsidR="00F7140F" w:rsidRPr="00AD0CC1">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Pr="00AD0CC1" w:rsidRDefault="00A417DF" w:rsidP="00CC0C76">
      <w:pPr>
        <w:spacing w:line="360" w:lineRule="auto"/>
        <w:ind w:firstLine="720"/>
        <w:jc w:val="both"/>
        <w:rPr>
          <w:rFonts w:ascii="Times New Roman" w:eastAsia="Times New Roman" w:hAnsi="Times New Roman" w:cs="Times New Roman"/>
          <w:iCs/>
          <w:sz w:val="24"/>
          <w:szCs w:val="24"/>
        </w:rPr>
      </w:pPr>
      <w:r w:rsidRPr="000E4017">
        <w:rPr>
          <w:rFonts w:ascii="Times New Roman" w:eastAsia="Times New Roman" w:hAnsi="Times New Roman" w:cs="Times New Roman"/>
          <w:iCs/>
          <w:noProof/>
          <w:sz w:val="24"/>
          <w:szCs w:val="24"/>
        </w:rPr>
        <w:lastRenderedPageBreak/>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Pr="00AD0CC1" w:rsidRDefault="00E01131" w:rsidP="00E01131">
      <w:pPr>
        <w:pStyle w:val="Caption"/>
        <w:rPr>
          <w:i/>
          <w:iCs w:val="0"/>
          <w:sz w:val="22"/>
          <w:szCs w:val="20"/>
        </w:rPr>
      </w:pPr>
      <w:commentRangeStart w:id="103"/>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commentRangeEnd w:id="103"/>
      <w:r w:rsidR="00372A39" w:rsidRPr="00AD0CC1">
        <w:rPr>
          <w:rStyle w:val="CommentReference"/>
          <w:rFonts w:asciiTheme="minorHAnsi" w:eastAsiaTheme="minorHAnsi" w:hAnsiTheme="minorHAnsi" w:cstheme="minorBidi"/>
          <w:iCs w:val="0"/>
          <w:color w:val="auto"/>
          <w:lang w:eastAsia="en-US"/>
        </w:rPr>
        <w:commentReference w:id="103"/>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104"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104"/>
    </w:p>
    <w:p w14:paraId="4AF0DA69" w14:textId="77777777" w:rsidR="00841809" w:rsidRPr="00AD0CC1" w:rsidRDefault="00841809" w:rsidP="00DE0C17">
      <w:pPr>
        <w:rPr>
          <w:lang w:eastAsia="en-CA"/>
        </w:rPr>
      </w:pPr>
    </w:p>
    <w:p w14:paraId="6EAC38D2" w14:textId="2351A0B4" w:rsidR="00F7140F" w:rsidRPr="00AD0CC1" w:rsidRDefault="008C2F6F" w:rsidP="00DE0C17">
      <w:pPr>
        <w:pStyle w:val="Heading3"/>
        <w:rPr>
          <w:rStyle w:val="Heading5Char"/>
          <w:rFonts w:ascii="Times New Roman" w:eastAsia="SimSun" w:hAnsi="Times New Roman"/>
          <w:bCs w:val="0"/>
          <w:iCs w:val="0"/>
          <w:color w:val="auto"/>
          <w:szCs w:val="28"/>
        </w:rPr>
      </w:pPr>
      <w:bookmarkStart w:id="105" w:name="_Toc199480634"/>
      <w:r w:rsidRPr="00AD0CC1">
        <w:rPr>
          <w:rStyle w:val="Heading5Char"/>
          <w:rFonts w:ascii="Times New Roman" w:eastAsia="SimSun" w:hAnsi="Times New Roman"/>
          <w:bCs w:val="0"/>
          <w:iCs w:val="0"/>
          <w:color w:val="auto"/>
          <w:szCs w:val="28"/>
        </w:rPr>
        <w:t xml:space="preserve">2.3.3 </w:t>
      </w:r>
      <w:commentRangeStart w:id="106"/>
      <w:r w:rsidR="00F7140F" w:rsidRPr="00AD0CC1">
        <w:rPr>
          <w:rStyle w:val="Heading5Char"/>
          <w:rFonts w:ascii="Times New Roman" w:eastAsia="SimSun" w:hAnsi="Times New Roman"/>
          <w:bCs w:val="0"/>
          <w:iCs w:val="0"/>
          <w:color w:val="auto"/>
          <w:szCs w:val="28"/>
        </w:rPr>
        <w:t>Biological variables and CRB</w:t>
      </w:r>
      <w:bookmarkEnd w:id="105"/>
    </w:p>
    <w:p w14:paraId="2DE6D83F" w14:textId="77777777" w:rsidR="00E767D3" w:rsidRPr="00AD0CC1" w:rsidRDefault="00E767D3" w:rsidP="00CC0C76">
      <w:pPr>
        <w:spacing w:line="360" w:lineRule="auto"/>
        <w:ind w:firstLine="720"/>
        <w:jc w:val="both"/>
        <w:rPr>
          <w:rFonts w:ascii="Times New Roman" w:eastAsia="Times New Roman" w:hAnsi="Times New Roman" w:cs="Times New Roman"/>
          <w:sz w:val="24"/>
          <w:szCs w:val="24"/>
        </w:rPr>
      </w:pPr>
    </w:p>
    <w:p w14:paraId="18693062" w14:textId="6C46C687" w:rsidR="00E767D3" w:rsidRPr="00AD0CC1" w:rsidRDefault="001D021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Overall, </w:t>
      </w:r>
      <w:r w:rsidR="00E767D3" w:rsidRPr="00AD0CC1">
        <w:rPr>
          <w:rFonts w:ascii="Times New Roman" w:eastAsia="Times New Roman" w:hAnsi="Times New Roman" w:cs="Times New Roman"/>
          <w:sz w:val="24"/>
          <w:szCs w:val="24"/>
        </w:rPr>
        <w:t>Handwi</w:t>
      </w:r>
      <w:r w:rsidR="00184A3D" w:rsidRPr="00AD0CC1">
        <w:rPr>
          <w:rFonts w:ascii="Times New Roman" w:eastAsia="Times New Roman" w:hAnsi="Times New Roman" w:cs="Times New Roman"/>
          <w:sz w:val="24"/>
          <w:szCs w:val="24"/>
        </w:rPr>
        <w:t>ng</w:t>
      </w:r>
      <w:r w:rsidR="00E767D3" w:rsidRPr="00AD0CC1">
        <w:rPr>
          <w:rFonts w:ascii="Times New Roman" w:eastAsia="Times New Roman" w:hAnsi="Times New Roman" w:cs="Times New Roman"/>
          <w:sz w:val="24"/>
          <w:szCs w:val="24"/>
        </w:rPr>
        <w:t xml:space="preserve"> Index and Mass</w:t>
      </w:r>
      <w:r w:rsidRPr="00AD0CC1">
        <w:rPr>
          <w:rFonts w:ascii="Times New Roman" w:eastAsia="Times New Roman" w:hAnsi="Times New Roman" w:cs="Times New Roman"/>
          <w:sz w:val="24"/>
          <w:szCs w:val="24"/>
        </w:rPr>
        <w:t xml:space="preserve"> showed a positive trend with CRB</w:t>
      </w:r>
      <w:r w:rsidR="00255B52" w:rsidRPr="00AD0CC1">
        <w:rPr>
          <w:rFonts w:ascii="Times New Roman" w:eastAsia="Times New Roman" w:hAnsi="Times New Roman" w:cs="Times New Roman"/>
          <w:sz w:val="24"/>
          <w:szCs w:val="24"/>
        </w:rPr>
        <w:t>, with prevalence of CRB increasing as how HWI and Mass increased</w:t>
      </w:r>
      <w:r w:rsidR="00E31B74" w:rsidRPr="00AD0CC1">
        <w:rPr>
          <w:rFonts w:ascii="Times New Roman" w:eastAsia="Times New Roman" w:hAnsi="Times New Roman" w:cs="Times New Roman"/>
          <w:sz w:val="24"/>
          <w:szCs w:val="24"/>
        </w:rPr>
        <w:t xml:space="preserve">, and </w:t>
      </w:r>
      <w:r w:rsidR="00030DB5" w:rsidRPr="00AD0CC1">
        <w:rPr>
          <w:rFonts w:ascii="Times New Roman" w:eastAsia="Times New Roman" w:hAnsi="Times New Roman" w:cs="Times New Roman"/>
          <w:sz w:val="24"/>
          <w:szCs w:val="24"/>
        </w:rPr>
        <w:t xml:space="preserve">a greater </w:t>
      </w:r>
      <w:r w:rsidR="00184A3D" w:rsidRPr="00AD0CC1">
        <w:rPr>
          <w:rFonts w:ascii="Times New Roman" w:eastAsia="Times New Roman" w:hAnsi="Times New Roman" w:cs="Times New Roman"/>
          <w:sz w:val="24"/>
          <w:szCs w:val="24"/>
        </w:rPr>
        <w:t xml:space="preserve">prevalence of CRB in scavengers as compared to other trophic guilds </w:t>
      </w:r>
      <w:r w:rsidR="00255B52" w:rsidRPr="00AD0CC1">
        <w:rPr>
          <w:rFonts w:ascii="Times New Roman" w:eastAsia="Times New Roman" w:hAnsi="Times New Roman" w:cs="Times New Roman"/>
          <w:sz w:val="24"/>
          <w:szCs w:val="24"/>
        </w:rPr>
        <w:t>(Figures 2.3-</w:t>
      </w:r>
      <w:r w:rsidR="00E31B74" w:rsidRPr="00AD0CC1">
        <w:rPr>
          <w:rFonts w:ascii="Times New Roman" w:eastAsia="Times New Roman" w:hAnsi="Times New Roman" w:cs="Times New Roman"/>
          <w:sz w:val="24"/>
          <w:szCs w:val="24"/>
        </w:rPr>
        <w:t>2.</w:t>
      </w:r>
      <w:r w:rsidR="00621D47" w:rsidRPr="00AD0CC1">
        <w:rPr>
          <w:rFonts w:ascii="Times New Roman" w:eastAsia="Times New Roman" w:hAnsi="Times New Roman" w:cs="Times New Roman"/>
          <w:sz w:val="24"/>
          <w:szCs w:val="24"/>
        </w:rPr>
        <w:t>5</w:t>
      </w:r>
      <w:r w:rsidR="000E02EC" w:rsidRPr="00AD0CC1">
        <w:rPr>
          <w:rFonts w:ascii="Times New Roman" w:eastAsia="Times New Roman" w:hAnsi="Times New Roman" w:cs="Times New Roman"/>
          <w:sz w:val="24"/>
          <w:szCs w:val="24"/>
        </w:rPr>
        <w:t>, Appendix 1</w:t>
      </w:r>
      <w:r w:rsidR="00E31B74" w:rsidRPr="00AD0CC1">
        <w:rPr>
          <w:rFonts w:ascii="Times New Roman" w:eastAsia="Times New Roman" w:hAnsi="Times New Roman" w:cs="Times New Roman"/>
          <w:sz w:val="24"/>
          <w:szCs w:val="24"/>
        </w:rPr>
        <w:t>)</w:t>
      </w:r>
      <w:r w:rsidR="00184A3D" w:rsidRPr="00AD0CC1">
        <w:rPr>
          <w:rFonts w:ascii="Times New Roman" w:eastAsia="Times New Roman" w:hAnsi="Times New Roman" w:cs="Times New Roman"/>
          <w:sz w:val="24"/>
          <w:szCs w:val="24"/>
        </w:rPr>
        <w:t>.</w:t>
      </w:r>
    </w:p>
    <w:p w14:paraId="7A2ADFF1" w14:textId="0EA5ADE6" w:rsidR="00621D47" w:rsidRPr="00AD0CC1" w:rsidRDefault="00621D47" w:rsidP="00CC0C76">
      <w:pPr>
        <w:spacing w:line="360" w:lineRule="auto"/>
        <w:ind w:firstLine="720"/>
        <w:jc w:val="both"/>
        <w:rPr>
          <w:rFonts w:ascii="Times New Roman" w:eastAsia="Times New Roman" w:hAnsi="Times New Roman" w:cs="Times New Roman"/>
          <w:sz w:val="24"/>
          <w:szCs w:val="24"/>
        </w:rPr>
      </w:pPr>
    </w:p>
    <w:p w14:paraId="600CB345" w14:textId="58B8D3CC"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he first set of models favored the model with biological variables over the null model (</w:t>
      </w:r>
      <w:commentRangeStart w:id="107"/>
      <w:r w:rsidRPr="00AD0CC1">
        <w:rPr>
          <w:rFonts w:ascii="Times New Roman" w:eastAsia="Times New Roman" w:hAnsi="Times New Roman" w:cs="Times New Roman"/>
          <w:sz w:val="24"/>
          <w:szCs w:val="24"/>
        </w:rPr>
        <w:t xml:space="preserve">259.5 </w:t>
      </w:r>
      <w:commentRangeEnd w:id="107"/>
      <w:r w:rsidRPr="00AD0CC1">
        <w:rPr>
          <w:rStyle w:val="CommentReference"/>
          <w:rFonts w:ascii="Times New Roman" w:hAnsi="Times New Roman" w:cs="Times New Roman"/>
        </w:rPr>
        <w:commentReference w:id="107"/>
      </w:r>
      <w:r w:rsidRPr="00AD0CC1">
        <w:rPr>
          <w:rFonts w:ascii="Times New Roman" w:eastAsia="Times New Roman" w:hAnsi="Times New Roman" w:cs="Times New Roman"/>
          <w:sz w:val="24"/>
          <w:szCs w:val="24"/>
        </w:rPr>
        <w:t>Model_1 over null model, Figure 2.3). These suggests that overall, phylogeny alone cannot explain the evolution of this behaviour. However, Rhat values in my model are currently greater than 1(Figure 2.4), which suggest the model has not converged properly so results of the model should be cautiously interpreted.</w:t>
      </w:r>
      <w:commentRangeEnd w:id="106"/>
      <w:r w:rsidR="005265AB" w:rsidRPr="00AD0CC1">
        <w:rPr>
          <w:rFonts w:ascii="Times New Roman" w:eastAsia="Times New Roman" w:hAnsi="Times New Roman" w:cs="Times New Roman"/>
          <w:sz w:val="24"/>
          <w:szCs w:val="24"/>
        </w:rPr>
        <w:t xml:space="preserve"> </w:t>
      </w:r>
      <w:r w:rsidRPr="00AD0CC1">
        <w:rPr>
          <w:rStyle w:val="CommentReference"/>
          <w:rFonts w:ascii="Times New Roman" w:hAnsi="Times New Roman" w:cs="Times New Roman"/>
        </w:rPr>
        <w:commentReference w:id="106"/>
      </w:r>
    </w:p>
    <w:p w14:paraId="624635F5" w14:textId="0352888E" w:rsidR="00F7140F" w:rsidRPr="00AD0CC1" w:rsidRDefault="00F7140F" w:rsidP="00D70E63">
      <w:pPr>
        <w:spacing w:line="360" w:lineRule="auto"/>
        <w:jc w:val="both"/>
        <w:rPr>
          <w:rFonts w:ascii="Times New Roman" w:eastAsia="Times New Roman" w:hAnsi="Times New Roman" w:cs="Times New Roman"/>
          <w:sz w:val="24"/>
          <w:szCs w:val="24"/>
        </w:rPr>
      </w:pPr>
    </w:p>
    <w:p w14:paraId="3211536E"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51C94A64"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16C8734B"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3A90D451" w14:textId="3BEF169B" w:rsidR="00F7140F" w:rsidRPr="00AD0CC1" w:rsidRDefault="00F7140F" w:rsidP="00D70E63">
      <w:pPr>
        <w:spacing w:line="360" w:lineRule="auto"/>
        <w:jc w:val="both"/>
        <w:rPr>
          <w:rFonts w:ascii="Times New Roman" w:eastAsia="Times New Roman" w:hAnsi="Times New Roman" w:cs="Times New Roman"/>
          <w:sz w:val="24"/>
          <w:szCs w:val="24"/>
        </w:rPr>
      </w:pPr>
      <w:commentRangeStart w:id="108"/>
      <w:r w:rsidRPr="00AD0CC1">
        <w:rPr>
          <w:rFonts w:ascii="Times New Roman" w:eastAsia="Times New Roman" w:hAnsi="Times New Roman" w:cs="Times New Roman"/>
          <w:sz w:val="24"/>
          <w:szCs w:val="24"/>
        </w:rPr>
        <w:t>Figure 2.</w:t>
      </w:r>
      <w:r w:rsidR="00E13E13" w:rsidRPr="00AD0CC1">
        <w:rPr>
          <w:rFonts w:ascii="Times New Roman" w:eastAsia="Times New Roman" w:hAnsi="Times New Roman" w:cs="Times New Roman"/>
          <w:sz w:val="24"/>
          <w:szCs w:val="24"/>
        </w:rPr>
        <w:t>7</w:t>
      </w:r>
      <w:r w:rsidRPr="00AD0CC1">
        <w:rPr>
          <w:rFonts w:ascii="Times New Roman" w:eastAsia="Times New Roman" w:hAnsi="Times New Roman" w:cs="Times New Roman"/>
          <w:sz w:val="24"/>
          <w:szCs w:val="24"/>
        </w:rPr>
        <w:t xml:space="preserve"> Model comparison between global (all data model) and null model. </w:t>
      </w:r>
      <w:commentRangeEnd w:id="108"/>
      <w:r w:rsidRPr="00AD0CC1">
        <w:rPr>
          <w:rStyle w:val="CommentReference"/>
          <w:rFonts w:ascii="Times New Roman" w:hAnsi="Times New Roman" w:cs="Times New Roman"/>
        </w:rPr>
        <w:commentReference w:id="108"/>
      </w:r>
    </w:p>
    <w:p w14:paraId="02998230"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BB16DDC" w14:textId="33C47154" w:rsidR="00F7140F" w:rsidRPr="00AD0CC1" w:rsidRDefault="00F7140F" w:rsidP="00D70E63">
      <w:pPr>
        <w:spacing w:line="360" w:lineRule="auto"/>
        <w:jc w:val="both"/>
        <w:rPr>
          <w:rFonts w:ascii="Times New Roman" w:eastAsia="Times New Roman" w:hAnsi="Times New Roman" w:cs="Times New Roman"/>
          <w:sz w:val="24"/>
          <w:szCs w:val="24"/>
        </w:rPr>
      </w:pPr>
    </w:p>
    <w:p w14:paraId="20D06B83" w14:textId="5E4304E2" w:rsidR="00F7140F" w:rsidRPr="00AD0CC1" w:rsidRDefault="00F7140F" w:rsidP="00D70E63">
      <w:pPr>
        <w:spacing w:line="360" w:lineRule="auto"/>
        <w:jc w:val="both"/>
        <w:rPr>
          <w:rFonts w:ascii="Times New Roman" w:eastAsia="Times New Roman" w:hAnsi="Times New Roman" w:cs="Times New Roman"/>
          <w:sz w:val="24"/>
          <w:szCs w:val="24"/>
        </w:rPr>
      </w:pPr>
      <w:commentRangeStart w:id="109"/>
      <w:r w:rsidRPr="00AD0CC1">
        <w:rPr>
          <w:rFonts w:ascii="Times New Roman" w:eastAsia="Times New Roman" w:hAnsi="Times New Roman" w:cs="Times New Roman"/>
          <w:sz w:val="24"/>
          <w:szCs w:val="24"/>
        </w:rPr>
        <w:t>Figure 2.</w:t>
      </w:r>
      <w:r w:rsidR="00E13E13" w:rsidRPr="00AD0CC1">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Summary of global model.</w:t>
      </w:r>
      <w:commentRangeEnd w:id="109"/>
      <w:r w:rsidRPr="00AD0CC1">
        <w:rPr>
          <w:rStyle w:val="CommentReference"/>
          <w:rFonts w:ascii="Times New Roman" w:hAnsi="Times New Roman" w:cs="Times New Roman"/>
        </w:rPr>
        <w:commentReference w:id="109"/>
      </w:r>
    </w:p>
    <w:p w14:paraId="59DF170F"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D8779E3" w14:textId="77777777" w:rsidR="00F7140F" w:rsidRPr="00AD0CC1" w:rsidRDefault="00F7140F" w:rsidP="00D70E63">
      <w:pPr>
        <w:spacing w:line="360" w:lineRule="auto"/>
        <w:jc w:val="both"/>
        <w:rPr>
          <w:rFonts w:ascii="Times New Roman" w:eastAsia="Times New Roman" w:hAnsi="Times New Roman" w:cs="Times New Roman"/>
          <w:sz w:val="24"/>
          <w:szCs w:val="24"/>
        </w:rPr>
      </w:pPr>
    </w:p>
    <w:p w14:paraId="115BCB84" w14:textId="54F5B29B"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t xml:space="preserve">2.3.4 </w:t>
      </w:r>
      <w:r w:rsidR="00F7140F" w:rsidRPr="00AD0CC1">
        <w:rPr>
          <w:rStyle w:val="Heading5Char"/>
          <w:rFonts w:ascii="Times New Roman" w:eastAsia="SimSun" w:hAnsi="Times New Roman"/>
          <w:b/>
          <w:bCs w:val="0"/>
          <w:szCs w:val="28"/>
          <w:lang w:val="en-CA"/>
        </w:rPr>
        <w:t>Transition to CRB - Section on ancestry of the behaviour</w:t>
      </w:r>
    </w:p>
    <w:p w14:paraId="3201F14A" w14:textId="62900D90" w:rsidR="00F7140F" w:rsidRPr="00AD0CC1" w:rsidRDefault="00B957BE" w:rsidP="00D70E6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0F9260BA"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E028DC0"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3304C42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328EE73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AD0CC1" w:rsidRDefault="004F798C" w:rsidP="00E047A5">
      <w:pPr>
        <w:pStyle w:val="Heading2"/>
        <w:spacing w:line="360" w:lineRule="auto"/>
        <w:jc w:val="both"/>
        <w:rPr>
          <w:rFonts w:ascii="Times New Roman" w:hAnsi="Times New Roman" w:cs="Times New Roman"/>
          <w:b/>
          <w:bCs/>
          <w:color w:val="auto"/>
          <w:sz w:val="24"/>
          <w:szCs w:val="24"/>
        </w:rPr>
      </w:pPr>
      <w:bookmarkStart w:id="110" w:name="_Toc199480635"/>
      <w:r w:rsidRPr="00AD0CC1">
        <w:rPr>
          <w:rFonts w:ascii="Times New Roman" w:hAnsi="Times New Roman" w:cs="Times New Roman"/>
          <w:b/>
          <w:bCs/>
          <w:color w:val="auto"/>
          <w:sz w:val="24"/>
          <w:szCs w:val="24"/>
        </w:rPr>
        <w:t xml:space="preserve">2.4 </w:t>
      </w:r>
      <w:commentRangeStart w:id="111"/>
      <w:r w:rsidR="00F7140F" w:rsidRPr="00AD0CC1">
        <w:rPr>
          <w:rFonts w:ascii="Times New Roman" w:hAnsi="Times New Roman" w:cs="Times New Roman"/>
          <w:b/>
          <w:bCs/>
          <w:color w:val="auto"/>
          <w:sz w:val="24"/>
          <w:szCs w:val="24"/>
        </w:rPr>
        <w:t xml:space="preserve">Discussion </w:t>
      </w:r>
      <w:commentRangeEnd w:id="111"/>
      <w:r w:rsidR="00F7140F" w:rsidRPr="00AD0CC1">
        <w:rPr>
          <w:b/>
          <w:bCs/>
          <w:sz w:val="24"/>
          <w:szCs w:val="24"/>
        </w:rPr>
        <w:commentReference w:id="111"/>
      </w:r>
      <w:bookmarkEnd w:id="110"/>
    </w:p>
    <w:p w14:paraId="007EE337" w14:textId="45A20CA8" w:rsidR="00F7140F" w:rsidRPr="00AD0CC1" w:rsidRDefault="00F7140F" w:rsidP="00D444DE">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sidRPr="00AD0CC1">
        <w:rPr>
          <w:rFonts w:ascii="Times New Roman" w:eastAsia="Times New Roman" w:hAnsi="Times New Roman" w:cs="Times New Roman"/>
          <w:sz w:val="24"/>
          <w:szCs w:val="24"/>
        </w:rPr>
        <w:t xml:space="preserve">The </w:t>
      </w:r>
      <w:r w:rsidRPr="00AD0CC1">
        <w:rPr>
          <w:rFonts w:ascii="Times New Roman" w:eastAsia="Times New Roman" w:hAnsi="Times New Roman" w:cs="Times New Roman"/>
          <w:sz w:val="24"/>
          <w:szCs w:val="24"/>
        </w:rPr>
        <w:t xml:space="preserve">results suggest that </w:t>
      </w:r>
      <w:r w:rsidR="009450D8" w:rsidRPr="00AD0CC1">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12"/>
      <w:commentRangeEnd w:id="112"/>
      <w:r w:rsidR="009450D8" w:rsidRPr="00AD0CC1">
        <w:rPr>
          <w:rStyle w:val="CommentReference"/>
          <w:rFonts w:ascii="Times New Roman" w:hAnsi="Times New Roman" w:cs="Times New Roman"/>
        </w:rPr>
        <w:commentReference w:id="112"/>
      </w:r>
      <w:r w:rsidR="009562FA" w:rsidRPr="00AD0CC1">
        <w:rPr>
          <w:rFonts w:ascii="Times New Roman" w:eastAsia="Times New Roman" w:hAnsi="Times New Roman" w:cs="Times New Roman"/>
          <w:iCs/>
          <w:sz w:val="24"/>
          <w:szCs w:val="24"/>
        </w:rPr>
        <w:t xml:space="preserve"> Additionally, our findings suggest that</w:t>
      </w:r>
      <w:r w:rsidR="005F4297" w:rsidRPr="00AD0CC1">
        <w:rPr>
          <w:rFonts w:ascii="Times New Roman" w:eastAsia="Times New Roman" w:hAnsi="Times New Roman" w:cs="Times New Roman"/>
          <w:iCs/>
          <w:sz w:val="24"/>
          <w:szCs w:val="24"/>
        </w:rPr>
        <w:t xml:space="preserve"> </w:t>
      </w:r>
      <w:r w:rsidRPr="00AD0CC1">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Preston, 2005; Saldanha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ab/>
        <w:t xml:space="preserve"> </w:t>
      </w:r>
    </w:p>
    <w:p w14:paraId="64779E16" w14:textId="0B133775" w:rsidR="00077CBF" w:rsidRPr="00ED21DA" w:rsidRDefault="00077CBF"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YOU WILL HAVE TO CITE AND REFUTE THIS PAPER:</w:t>
      </w:r>
    </w:p>
    <w:p w14:paraId="61D7BFE0" w14:textId="7D086A6E" w:rsidR="00077CBF" w:rsidRPr="00AD0CC1" w:rsidRDefault="00BE7AB3" w:rsidP="00D444DE">
      <w:pPr>
        <w:spacing w:line="360" w:lineRule="auto"/>
        <w:ind w:firstLine="720"/>
        <w:jc w:val="both"/>
        <w:rPr>
          <w:rFonts w:ascii="Times New Roman" w:eastAsia="Times New Roman" w:hAnsi="Times New Roman" w:cs="Times New Roman"/>
          <w:sz w:val="24"/>
          <w:szCs w:val="24"/>
        </w:rPr>
      </w:pPr>
      <w:hyperlink r:id="rId16" w:history="1">
        <w:r w:rsidRPr="00ED21DA">
          <w:rPr>
            <w:rStyle w:val="Hyperlink"/>
            <w:highlight w:val="yellow"/>
          </w:rPr>
          <w:t>https://meridian.allenpress.com/rapt/article/52/4/407/429769/Evolution-of-Communal-Roosting-A-Social-Refuge</w:t>
        </w:r>
      </w:hyperlink>
    </w:p>
    <w:p w14:paraId="4610BFD4" w14:textId="272765C0" w:rsidR="00BE7AB3" w:rsidRPr="00ED21DA" w:rsidRDefault="00BE7AB3"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ALSO REFUTE PATCH SITTING HYPOTHESIS</w:t>
      </w:r>
    </w:p>
    <w:p w14:paraId="682CEC71" w14:textId="18B80DAC" w:rsidR="00BE7AB3" w:rsidRPr="00AD0CC1" w:rsidRDefault="00BE7AB3" w:rsidP="00D444DE">
      <w:pPr>
        <w:spacing w:line="360" w:lineRule="auto"/>
        <w:ind w:firstLine="720"/>
        <w:jc w:val="both"/>
        <w:rPr>
          <w:rFonts w:ascii="Times New Roman" w:eastAsia="Times New Roman" w:hAnsi="Times New Roman" w:cs="Times New Roman"/>
          <w:sz w:val="24"/>
          <w:szCs w:val="24"/>
        </w:rPr>
      </w:pPr>
      <w:hyperlink r:id="rId17" w:history="1">
        <w:r w:rsidRPr="00ED21DA">
          <w:rPr>
            <w:rStyle w:val="Hyperlink"/>
            <w:rFonts w:ascii="Times New Roman" w:eastAsia="Times New Roman" w:hAnsi="Times New Roman" w:cs="Times New Roman"/>
            <w:sz w:val="24"/>
            <w:szCs w:val="24"/>
            <w:highlight w:val="yellow"/>
          </w:rPr>
          <w:t>https://www.sciencedirect.com/science/article/pii/S0169204604001288#aep-section-id9</w:t>
        </w:r>
      </w:hyperlink>
    </w:p>
    <w:p w14:paraId="116C66BC" w14:textId="77777777" w:rsidR="00BE7AB3" w:rsidRPr="00AD0CC1" w:rsidRDefault="00BE7AB3" w:rsidP="00D444DE">
      <w:pPr>
        <w:spacing w:line="360" w:lineRule="auto"/>
        <w:ind w:firstLine="720"/>
        <w:jc w:val="both"/>
        <w:rPr>
          <w:rFonts w:ascii="Times New Roman" w:eastAsia="Times New Roman" w:hAnsi="Times New Roman" w:cs="Times New Roman"/>
          <w:sz w:val="24"/>
          <w:szCs w:val="24"/>
        </w:rPr>
      </w:pP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113" w:name="_Toc199480636"/>
      <w:r w:rsidRPr="00AD0CC1">
        <w:rPr>
          <w:rStyle w:val="Heading5Char"/>
          <w:rFonts w:ascii="Times New Roman" w:eastAsia="SimSun" w:hAnsi="Times New Roman"/>
          <w:bCs w:val="0"/>
          <w:iCs w:val="0"/>
          <w:color w:val="auto"/>
          <w:szCs w:val="28"/>
        </w:rPr>
        <w:t xml:space="preserve">2.4.1 </w:t>
      </w:r>
      <w:r w:rsidR="00F7140F" w:rsidRPr="00AD0CC1">
        <w:rPr>
          <w:rStyle w:val="Heading5Char"/>
          <w:rFonts w:ascii="Times New Roman" w:eastAsia="SimSun" w:hAnsi="Times New Roman"/>
          <w:bCs w:val="0"/>
          <w:iCs w:val="0"/>
          <w:color w:val="auto"/>
          <w:szCs w:val="28"/>
        </w:rPr>
        <w:t>Hand Wing Index and Communal Roosting Behaviour</w:t>
      </w:r>
      <w:bookmarkEnd w:id="113"/>
      <w:r w:rsidR="00F7140F" w:rsidRPr="00AD0CC1" w:rsidDel="00395C03">
        <w:rPr>
          <w:rStyle w:val="Heading5Char"/>
          <w:rFonts w:ascii="Times New Roman" w:eastAsia="SimSun" w:hAnsi="Times New Roman"/>
          <w:bCs w:val="0"/>
          <w:iCs w:val="0"/>
          <w:color w:val="auto"/>
          <w:szCs w:val="28"/>
        </w:rPr>
        <w:t xml:space="preserve"> </w:t>
      </w:r>
    </w:p>
    <w:p w14:paraId="3BE53774" w14:textId="51B21C43" w:rsidR="00F7140F" w:rsidRPr="00AD0CC1" w:rsidRDefault="00DE0C17" w:rsidP="00927519">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pCRB.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w:t>
      </w:r>
      <w:r w:rsidR="00F7140F" w:rsidRPr="00AD0CC1">
        <w:rPr>
          <w:rFonts w:ascii="Times New Roman" w:eastAsia="Times New Roman" w:hAnsi="Times New Roman" w:cs="Times New Roman"/>
          <w:sz w:val="24"/>
          <w:szCs w:val="24"/>
        </w:rPr>
        <w:lastRenderedPageBreak/>
        <w:t xml:space="preserve">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pport this hypothesis.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14" w:name="_Toc199480637"/>
      <w:r w:rsidRPr="00AD0CC1">
        <w:rPr>
          <w:rStyle w:val="Heading5Char"/>
          <w:rFonts w:ascii="Times New Roman" w:eastAsia="SimSun" w:hAnsi="Times New Roman"/>
          <w:bCs w:val="0"/>
          <w:iCs w:val="0"/>
          <w:color w:val="auto"/>
          <w:szCs w:val="28"/>
        </w:rPr>
        <w:t xml:space="preserve">2.4.2 </w:t>
      </w:r>
      <w:r w:rsidR="00F7140F" w:rsidRPr="00AD0CC1">
        <w:rPr>
          <w:rStyle w:val="Heading5Char"/>
          <w:rFonts w:ascii="Times New Roman" w:eastAsia="SimSun" w:hAnsi="Times New Roman"/>
          <w:bCs w:val="0"/>
          <w:iCs w:val="0"/>
          <w:color w:val="auto"/>
          <w:szCs w:val="28"/>
        </w:rPr>
        <w:t>Mass and Communal Roosting Behaviour</w:t>
      </w:r>
      <w:bookmarkEnd w:id="114"/>
    </w:p>
    <w:p w14:paraId="53295172" w14:textId="4D1DD36F"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For instance, high metabolic rates has been correlated to behaviours like torpor in hummingbirds, and food hoarding in several birds</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and mamm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Day &amp; Bartness, 200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uarez &amp; Gass, 200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15" w:name="_Toc199480638"/>
      <w:r w:rsidRPr="00AD0CC1">
        <w:rPr>
          <w:rStyle w:val="Heading5Char"/>
          <w:rFonts w:ascii="Times New Roman" w:eastAsia="SimSun" w:hAnsi="Times New Roman"/>
          <w:bCs w:val="0"/>
          <w:iCs w:val="0"/>
          <w:color w:val="auto"/>
          <w:szCs w:val="28"/>
        </w:rPr>
        <w:lastRenderedPageBreak/>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115"/>
    </w:p>
    <w:p w14:paraId="2EB9186F" w14:textId="3274C38E" w:rsidR="00F7140F" w:rsidRPr="00AD0CC1" w:rsidRDefault="00F7140F" w:rsidP="00E13E1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0DEB27CE" w14:textId="77777777" w:rsidR="00F7140F" w:rsidRPr="00AD0CC1"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AD0CC1" w:rsidRDefault="007C75B8"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16" w:name="_Toc199480639"/>
      <w:r w:rsidRPr="00AD0CC1">
        <w:rPr>
          <w:rStyle w:val="Heading5Char"/>
          <w:rFonts w:ascii="Times New Roman" w:eastAsia="SimSun" w:hAnsi="Times New Roman"/>
          <w:bCs w:val="0"/>
          <w:iCs w:val="0"/>
          <w:color w:val="auto"/>
          <w:szCs w:val="28"/>
        </w:rPr>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116"/>
    </w:p>
    <w:p w14:paraId="12F743E5" w14:textId="1F9319F6"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Dywer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t>
      </w:r>
      <w:r w:rsidRPr="00AD0CC1">
        <w:rPr>
          <w:rFonts w:ascii="Times New Roman" w:hAnsi="Times New Roman" w:cs="Times New Roman"/>
          <w:sz w:val="24"/>
          <w:szCs w:val="24"/>
        </w:rPr>
        <w:lastRenderedPageBreak/>
        <w:t xml:space="preserve">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Garamszegi and Ens 2004). However, data on </w:t>
      </w:r>
      <w:r w:rsidRPr="00AD0CC1">
        <w:rPr>
          <w:rFonts w:ascii="Times New Roman" w:eastAsia="Times New Roman" w:hAnsi="Times New Roman" w:cs="Times New Roman"/>
          <w:sz w:val="24"/>
          <w:szCs w:val="24"/>
        </w:rPr>
        <w:t>hippocampus volume</w:t>
      </w:r>
      <w:r w:rsidRPr="00AD0CC1">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Smaers et al. 2021). Though not an explicit measure of memory, these residuals have been showed to correlate with individual cognitive capacity under experimental settings (Burns et al. 2008, Benson-Amram et al. 2016), and also relate to food caching in birds (Garamszegi and Ens 2004). Collectively, these lines of evidence support the use of the brain mass to body mass residuals as a robust proxy for memory in birds.</w:t>
      </w:r>
    </w:p>
    <w:p w14:paraId="63EBFB1A" w14:textId="436A6019"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17" w:name="_Toc199480640"/>
      <w:r w:rsidRPr="00AD0CC1">
        <w:rPr>
          <w:rStyle w:val="Heading5Char"/>
          <w:rFonts w:ascii="Times New Roman" w:eastAsia="SimSun" w:hAnsi="Times New Roman"/>
          <w:bCs w:val="0"/>
          <w:iCs w:val="0"/>
          <w:color w:val="auto"/>
          <w:szCs w:val="28"/>
        </w:rPr>
        <w:t xml:space="preserve">2.4.5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117"/>
      <w:r w:rsidR="00F7140F" w:rsidRPr="00AD0CC1">
        <w:rPr>
          <w:rStyle w:val="Heading5Char"/>
          <w:rFonts w:ascii="Times New Roman" w:eastAsia="SimSun" w:hAnsi="Times New Roman"/>
          <w:bCs w:val="0"/>
          <w:iCs w:val="0"/>
          <w:color w:val="auto"/>
          <w:szCs w:val="28"/>
        </w:rPr>
        <w:t xml:space="preserve"> </w:t>
      </w:r>
    </w:p>
    <w:p w14:paraId="0782DA7A" w14:textId="77777777" w:rsidR="00F4077F" w:rsidRPr="00AD0CC1"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118"/>
      <w:commentRangeStart w:id="119"/>
      <w:r w:rsidRPr="00AD0CC1">
        <w:rPr>
          <w:rFonts w:ascii="Times New Roman" w:hAnsi="Times New Roman" w:cs="Times New Roman"/>
          <w:b/>
          <w:bCs/>
          <w:color w:val="auto"/>
          <w:sz w:val="24"/>
          <w:szCs w:val="24"/>
          <w:highlight w:val="yellow"/>
        </w:rPr>
        <w:t>1</w:t>
      </w:r>
      <w:commentRangeEnd w:id="118"/>
      <w:r w:rsidRPr="00AD0CC1">
        <w:rPr>
          <w:rStyle w:val="CommentReference"/>
          <w:rFonts w:asciiTheme="minorHAnsi" w:eastAsiaTheme="minorHAnsi" w:hAnsiTheme="minorHAnsi" w:cstheme="minorBidi"/>
          <w:color w:val="auto"/>
        </w:rPr>
        <w:commentReference w:id="118"/>
      </w:r>
      <w:r w:rsidRPr="00AD0CC1">
        <w:rPr>
          <w:rFonts w:ascii="Times New Roman" w:hAnsi="Times New Roman" w:cs="Times New Roman"/>
          <w:b/>
          <w:bCs/>
          <w:color w:val="auto"/>
          <w:sz w:val="24"/>
          <w:szCs w:val="24"/>
          <w:highlight w:val="yellow"/>
        </w:rPr>
        <w:t xml:space="preserve">.4 Predictability of resources and foraging </w:t>
      </w:r>
      <w:commentRangeEnd w:id="119"/>
      <w:r w:rsidRPr="00AD0CC1">
        <w:rPr>
          <w:rFonts w:ascii="Times New Roman" w:hAnsi="Times New Roman" w:cs="Times New Roman"/>
          <w:b/>
          <w:bCs/>
          <w:color w:val="auto"/>
          <w:sz w:val="24"/>
          <w:szCs w:val="24"/>
          <w:highlight w:val="yellow"/>
        </w:rPr>
        <w:t>behaviour</w:t>
      </w:r>
      <w:r w:rsidRPr="00AD0CC1">
        <w:rPr>
          <w:rStyle w:val="CommentReference"/>
          <w:rFonts w:asciiTheme="minorHAnsi" w:eastAsiaTheme="minorHAnsi" w:hAnsiTheme="minorHAnsi" w:cstheme="minorBidi"/>
          <w:color w:val="auto"/>
          <w:highlight w:val="yellow"/>
        </w:rPr>
        <w:commentReference w:id="119"/>
      </w:r>
    </w:p>
    <w:p w14:paraId="42042149" w14:textId="77777777" w:rsidR="00F4077F" w:rsidRPr="00AD0CC1" w:rsidRDefault="00F4077F" w:rsidP="00F4077F">
      <w:pPr>
        <w:spacing w:line="360" w:lineRule="auto"/>
        <w:jc w:val="both"/>
        <w:rPr>
          <w:rFonts w:ascii="Times New Roman" w:hAnsi="Times New Roman" w:cs="Times New Roman"/>
          <w:sz w:val="24"/>
          <w:szCs w:val="24"/>
        </w:rPr>
      </w:pPr>
      <w:commentRangeStart w:id="120"/>
      <w:r w:rsidRPr="00AD0CC1">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120"/>
      <w:r w:rsidRPr="00AD0CC1">
        <w:rPr>
          <w:rStyle w:val="CommentReference"/>
          <w:highlight w:val="yellow"/>
        </w:rPr>
        <w:commentReference w:id="120"/>
      </w:r>
      <w:commentRangeStart w:id="121"/>
      <w:r w:rsidRPr="00AD0CC1">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121"/>
      <w:r w:rsidRPr="00AD0CC1">
        <w:rPr>
          <w:rStyle w:val="CommentReference"/>
          <w:highlight w:val="yellow"/>
        </w:rPr>
        <w:commentReference w:id="121"/>
      </w:r>
      <w:commentRangeStart w:id="122"/>
      <w:r w:rsidRPr="00AD0CC1">
        <w:rPr>
          <w:rFonts w:ascii="Times New Roman" w:hAnsi="Times New Roman" w:cs="Times New Roman"/>
          <w:sz w:val="24"/>
          <w:szCs w:val="24"/>
          <w:highlight w:val="yellow"/>
        </w:rPr>
        <w:t xml:space="preserve">Species with very specific niches and scarce or scattered food availability will also be more prone to defend territories because competition for these resources is likely to be stronger. </w:t>
      </w:r>
      <w:commentRangeEnd w:id="122"/>
      <w:r w:rsidRPr="00AD0CC1">
        <w:rPr>
          <w:rStyle w:val="CommentReference"/>
          <w:highlight w:val="yellow"/>
        </w:rPr>
        <w:commentReference w:id="122"/>
      </w:r>
      <w:r w:rsidRPr="00AD0CC1">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123"/>
      <w:r w:rsidRPr="00AD0CC1">
        <w:rPr>
          <w:rFonts w:ascii="Times New Roman" w:hAnsi="Times New Roman" w:cs="Times New Roman"/>
          <w:sz w:val="24"/>
          <w:szCs w:val="24"/>
          <w:highlight w:val="yellow"/>
        </w:rPr>
        <w:t xml:space="preserve">lead to territorial behaviour </w:t>
      </w:r>
      <w:commentRangeEnd w:id="123"/>
      <w:r w:rsidRPr="00AD0CC1">
        <w:rPr>
          <w:rStyle w:val="CommentReference"/>
          <w:highlight w:val="yellow"/>
        </w:rPr>
        <w:commentReference w:id="123"/>
      </w:r>
      <w:r w:rsidRPr="00AD0CC1">
        <w:rPr>
          <w:rFonts w:ascii="Times New Roman" w:hAnsi="Times New Roman" w:cs="Times New Roman"/>
          <w:sz w:val="24"/>
          <w:szCs w:val="24"/>
          <w:highlight w:val="yellow"/>
        </w:rPr>
        <w:t xml:space="preserve">(Grant 1993). </w:t>
      </w:r>
      <w:commentRangeStart w:id="124"/>
      <w:r w:rsidRPr="00AD0CC1">
        <w:rPr>
          <w:rFonts w:ascii="Times New Roman" w:hAnsi="Times New Roman" w:cs="Times New Roman"/>
          <w:sz w:val="24"/>
          <w:szCs w:val="24"/>
          <w:highlight w:val="yellow"/>
        </w:rPr>
        <w:t>Interestingly, many scavengers forage in groups, leading to wonder if there are any benefits to this social behaviour given the nature of their unpredictable food sources.</w:t>
      </w:r>
      <w:commentRangeEnd w:id="124"/>
      <w:r w:rsidRPr="00AD0CC1">
        <w:rPr>
          <w:rStyle w:val="CommentReference"/>
          <w:highlight w:val="yellow"/>
        </w:rPr>
        <w:commentReference w:id="124"/>
      </w:r>
    </w:p>
    <w:p w14:paraId="0F0217A1" w14:textId="77777777" w:rsidR="00F4077F" w:rsidRPr="00AD0CC1" w:rsidRDefault="00F4077F" w:rsidP="00294ABB"/>
    <w:p w14:paraId="6F0CF852" w14:textId="171ECA84" w:rsidR="00F7140F" w:rsidRPr="00AD0CC1" w:rsidRDefault="00F7140F" w:rsidP="00E13E13">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lastRenderedPageBreak/>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Chaetura pelagica</w:t>
      </w:r>
      <w:r w:rsidRPr="00AD0CC1">
        <w:rPr>
          <w:rFonts w:ascii="Times New Roman" w:hAnsi="Times New Roman" w:cs="Times New Roman"/>
          <w:sz w:val="24"/>
        </w:rPr>
        <w:t>) was associated to higher temperatures, which was correlated to lower prey availability. Similarly, Brown &amp; Brown (1996) showed that cliff swallows (</w:t>
      </w:r>
      <w:r w:rsidRPr="00AD0CC1">
        <w:rPr>
          <w:rFonts w:ascii="Times New Roman" w:hAnsi="Times New Roman" w:cs="Times New Roman"/>
          <w:i/>
          <w:iCs/>
          <w:sz w:val="24"/>
        </w:rPr>
        <w:t>Petrochelidon pyrrhonota</w:t>
      </w:r>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0139F68B" w14:textId="265AD14A" w:rsidR="00F7140F" w:rsidRPr="00AD0CC1"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Pr="00AD0CC1">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w:t>
      </w:r>
      <w:r w:rsidRPr="00AD0CC1">
        <w:rPr>
          <w:rFonts w:ascii="Times New Roman" w:hAnsi="Times New Roman" w:cs="Times New Roman"/>
          <w:sz w:val="24"/>
        </w:rPr>
        <w:lastRenderedPageBreak/>
        <w:t>the type or abundance and predictability of resource that was tested on bats. This framework may be useful to test birds’ sociality in the same fashion to complement my research.</w:t>
      </w:r>
    </w:p>
    <w:p w14:paraId="27B3E633" w14:textId="77777777" w:rsidR="00F7140F" w:rsidRPr="00AD0CC1" w:rsidRDefault="00F7140F" w:rsidP="00D70E63">
      <w:pPr>
        <w:spacing w:line="360" w:lineRule="auto"/>
        <w:jc w:val="both"/>
        <w:rPr>
          <w:rFonts w:ascii="Times New Roman" w:hAnsi="Times New Roman" w:cs="Times New Roman"/>
          <w:sz w:val="24"/>
        </w:rPr>
      </w:pPr>
    </w:p>
    <w:p w14:paraId="3B92F2BE" w14:textId="155C4EE8" w:rsidR="00F7140F"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 species seen today.</w:t>
      </w:r>
    </w:p>
    <w:p w14:paraId="02319383" w14:textId="77777777" w:rsidR="00E0081C" w:rsidRPr="00374E41" w:rsidRDefault="00E0081C" w:rsidP="00E0081C">
      <w:pPr>
        <w:spacing w:line="360" w:lineRule="auto"/>
        <w:ind w:firstLine="720"/>
        <w:jc w:val="both"/>
        <w:rPr>
          <w:rFonts w:ascii="Times New Roman" w:hAnsi="Times New Roman" w:cs="Times New Roman"/>
          <w:sz w:val="24"/>
          <w:szCs w:val="24"/>
          <w:highlight w:val="yellow"/>
        </w:rPr>
      </w:pPr>
      <w:r w:rsidRPr="00374E41">
        <w:rPr>
          <w:rFonts w:ascii="Times New Roman" w:hAnsi="Times New Roman" w:cs="Times New Roman"/>
          <w:sz w:val="24"/>
          <w:szCs w:val="24"/>
          <w:highlight w:val="yellow"/>
        </w:rPr>
        <w:t xml:space="preserve">THIS STATEMENT IS HARD TO PROVE OR REFUTE BECAUSE ASSESSING THE OCCURRENCE BASED ON LATITUDE WOIULD BE TPOO CHALLENGING SINCE MANY SPECIES OCCUR IN A WIDE RANGE OF LATITUDES. </w:t>
      </w:r>
    </w:p>
    <w:p w14:paraId="42F4AAFB" w14:textId="77777777" w:rsidR="00E0081C" w:rsidRPr="00AD0CC1" w:rsidRDefault="00E0081C" w:rsidP="00E0081C">
      <w:pPr>
        <w:spacing w:line="360" w:lineRule="auto"/>
        <w:ind w:firstLine="720"/>
        <w:jc w:val="both"/>
        <w:rPr>
          <w:rFonts w:ascii="Times New Roman" w:hAnsi="Times New Roman" w:cs="Times New Roman"/>
          <w:sz w:val="24"/>
          <w:szCs w:val="24"/>
        </w:rPr>
      </w:pPr>
      <w:r w:rsidRPr="00374E41">
        <w:rPr>
          <w:rFonts w:ascii="Times New Roman" w:hAnsi="Times New Roman" w:cs="Times New Roman"/>
          <w:sz w:val="24"/>
          <w:szCs w:val="24"/>
          <w:highlight w:val="yellow"/>
        </w:rPr>
        <w:t xml:space="preserve"> ADD AND EXPAND ON THIS</w:t>
      </w:r>
      <w:r w:rsidRPr="00AD0CC1">
        <w:rPr>
          <w:rFonts w:ascii="Times New Roman" w:hAnsi="Times New Roman" w:cs="Times New Roman"/>
          <w:sz w:val="24"/>
          <w:szCs w:val="24"/>
        </w:rPr>
        <w:t xml:space="preserve"> </w:t>
      </w:r>
    </w:p>
    <w:p w14:paraId="267A9F7E" w14:textId="77777777" w:rsidR="00E0081C" w:rsidRPr="00AD0CC1" w:rsidRDefault="00E0081C" w:rsidP="00CC0C76">
      <w:pPr>
        <w:spacing w:line="360" w:lineRule="auto"/>
        <w:ind w:firstLine="720"/>
        <w:jc w:val="both"/>
        <w:rPr>
          <w:rFonts w:ascii="Times New Roman" w:hAnsi="Times New Roman" w:cs="Times New Roman"/>
          <w:sz w:val="24"/>
        </w:rPr>
      </w:pPr>
    </w:p>
    <w:p w14:paraId="0F773B8E" w14:textId="77777777" w:rsidR="00F7140F" w:rsidRPr="00AD0CC1" w:rsidRDefault="00F7140F" w:rsidP="00E047A5">
      <w:pPr>
        <w:pStyle w:val="ListParagraph"/>
        <w:spacing w:line="360" w:lineRule="auto"/>
        <w:ind w:left="0" w:firstLine="720"/>
        <w:jc w:val="both"/>
        <w:rPr>
          <w:rFonts w:ascii="Times New Roman" w:hAnsi="Times New Roman" w:cs="Times New Roman"/>
          <w:sz w:val="24"/>
        </w:rPr>
      </w:pPr>
    </w:p>
    <w:p w14:paraId="6C346E2E" w14:textId="7E889146"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inally, while communal roosting has most likely evolved to increase foraging efficiency in flock-living birds (</w:t>
      </w:r>
      <w:r w:rsidRPr="00AD0CC1">
        <w:rPr>
          <w:rFonts w:ascii="Times New Roman" w:hAnsi="Times New Roman" w:cs="Times New Roman"/>
          <w:sz w:val="24"/>
        </w:rPr>
        <w:t>Sonerud et al., 2002)</w:t>
      </w:r>
      <w:r w:rsidRPr="00AD0CC1">
        <w:rPr>
          <w:rFonts w:ascii="Times New Roman" w:eastAsia="Times New Roman" w:hAnsi="Times New Roman" w:cs="Times New Roman"/>
          <w:sz w:val="24"/>
          <w:szCs w:val="24"/>
        </w:rPr>
        <w:t xml:space="preserve">, we cannot discard that the behaviour has been maintained because it also may decrease predation risk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ilber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rmal stres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ojciechowski et al., 201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AD0CC1" w:rsidRDefault="00462D8E" w:rsidP="00443FA4">
      <w:pPr>
        <w:pStyle w:val="Heading3"/>
        <w:spacing w:line="360" w:lineRule="auto"/>
        <w:rPr>
          <w:rStyle w:val="Heading5Char"/>
          <w:rFonts w:ascii="Times New Roman" w:eastAsia="SimSun" w:hAnsi="Times New Roman"/>
          <w:bCs w:val="0"/>
          <w:iCs w:val="0"/>
          <w:color w:val="auto"/>
          <w:szCs w:val="28"/>
        </w:rPr>
      </w:pPr>
      <w:bookmarkStart w:id="125" w:name="_Toc199480641"/>
      <w:r w:rsidRPr="00AD0CC1">
        <w:rPr>
          <w:rStyle w:val="Heading5Char"/>
          <w:rFonts w:ascii="Times New Roman" w:eastAsia="SimSun" w:hAnsi="Times New Roman"/>
          <w:bCs w:val="0"/>
          <w:iCs w:val="0"/>
          <w:color w:val="auto"/>
          <w:szCs w:val="28"/>
        </w:rPr>
        <w:t xml:space="preserve">2.4.6 </w:t>
      </w:r>
      <w:r w:rsidR="00F7140F" w:rsidRPr="00AD0CC1">
        <w:rPr>
          <w:rStyle w:val="Heading5Char"/>
          <w:rFonts w:ascii="Times New Roman" w:eastAsia="SimSun" w:hAnsi="Times New Roman"/>
          <w:bCs w:val="0"/>
          <w:iCs w:val="0"/>
          <w:color w:val="auto"/>
          <w:szCs w:val="28"/>
        </w:rPr>
        <w:t>Limitations</w:t>
      </w:r>
      <w:bookmarkEnd w:id="125"/>
      <w:r w:rsidR="00F7140F" w:rsidRPr="00AD0CC1">
        <w:rPr>
          <w:rStyle w:val="Heading5Char"/>
          <w:rFonts w:ascii="Times New Roman" w:eastAsia="SimSun" w:hAnsi="Times New Roman"/>
          <w:bCs w:val="0"/>
          <w:iCs w:val="0"/>
          <w:color w:val="auto"/>
          <w:szCs w:val="28"/>
        </w:rPr>
        <w:t xml:space="preserve"> </w:t>
      </w:r>
    </w:p>
    <w:p w14:paraId="46A7E8EF" w14:textId="77777777"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w:t>
      </w:r>
      <w:r w:rsidRPr="00AD0CC1">
        <w:rPr>
          <w:rFonts w:ascii="Times New Roman" w:hAnsi="Times New Roman" w:cs="Times New Roman"/>
          <w:sz w:val="24"/>
        </w:rPr>
        <w:lastRenderedPageBreak/>
        <w:t xml:space="preserve">this phenomenon to share information of potential predators. Similarly, </w:t>
      </w:r>
      <w:r w:rsidRPr="00AD0CC1">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AD0CC1">
        <w:rPr>
          <w:rFonts w:ascii="Times New Roman" w:eastAsia="Times New Roman" w:hAnsi="Times New Roman" w:cs="Times New Roman"/>
          <w:sz w:val="24"/>
          <w:szCs w:val="24"/>
        </w:rPr>
        <w:t>Van Overveld et al. 2022</w:t>
      </w:r>
      <w:r w:rsidRPr="00AD0CC1">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3FEA95E0" w14:textId="7E5B6EAC" w:rsidR="00F7140F" w:rsidRPr="00AD0CC1" w:rsidRDefault="00F7140F" w:rsidP="00CC0C76">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Another limiting factor is the use of</w:t>
      </w:r>
      <w:r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AD0CC1">
        <w:rPr>
          <w:rFonts w:ascii="Times New Roman" w:hAnsi="Times New Roman" w:cs="Times New Roman"/>
          <w:sz w:val="24"/>
          <w:szCs w:val="24"/>
        </w:rPr>
        <w:t>Burns et al. 2008, Benson-Amram et al. 2016</w:t>
      </w:r>
      <w:r w:rsidRPr="00AD0CC1">
        <w:rPr>
          <w:rFonts w:ascii="Times New Roman" w:eastAsia="Times New Roman" w:hAnsi="Times New Roman" w:cs="Times New Roman"/>
          <w:sz w:val="24"/>
          <w:szCs w:val="24"/>
        </w:rPr>
        <w:t>), intelligence (Dickie &amp; Roth 2016) or other biological traits like life expectancy (Smeele et al. 2022). T</w:t>
      </w:r>
      <w:r w:rsidRPr="00AD0CC1">
        <w:rPr>
          <w:rFonts w:ascii="Times New Roman" w:hAnsi="Times New Roman" w:cs="Times New Roman"/>
          <w:sz w:val="24"/>
          <w:szCs w:val="24"/>
        </w:rPr>
        <w:t xml:space="preserve">hus, there is a risk that a relationship between </w:t>
      </w:r>
      <w:r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AD0CC1">
        <w:rPr>
          <w:rFonts w:ascii="Times New Roman" w:hAnsi="Times New Roman" w:cs="Times New Roman"/>
          <w:sz w:val="24"/>
          <w:szCs w:val="24"/>
        </w:rPr>
        <w:t>brain mass to body mass residuals, which would limit the use of the latter as a proxy. Albeit,</w:t>
      </w:r>
      <w:r w:rsidRPr="00AD0CC1">
        <w:rPr>
          <w:rFonts w:ascii="Times New Roman" w:eastAsia="Times New Roman" w:hAnsi="Times New Roman" w:cs="Times New Roman"/>
          <w:sz w:val="24"/>
          <w:szCs w:val="24"/>
        </w:rPr>
        <w:t xml:space="preserve"> </w:t>
      </w:r>
      <w:r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67BC3A65" w14:textId="0EDF9FBE"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Finally, there is a limitation in my ability to detect CRB.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t>
      </w:r>
      <w:r w:rsidRPr="00AD0CC1">
        <w:rPr>
          <w:rFonts w:ascii="Times New Roman" w:eastAsia="Times New Roman" w:hAnsi="Times New Roman" w:cs="Times New Roman"/>
          <w:sz w:val="24"/>
          <w:szCs w:val="24"/>
        </w:rPr>
        <w:lastRenderedPageBreak/>
        <w:t xml:space="preserve">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126"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126"/>
    </w:p>
    <w:p w14:paraId="6CB50088" w14:textId="77777777"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76E25C96" w14:textId="77777777" w:rsidR="00F7140F" w:rsidRPr="00AD0CC1" w:rsidRDefault="00F7140F" w:rsidP="00D70E63">
      <w:pPr>
        <w:spacing w:line="360" w:lineRule="auto"/>
        <w:jc w:val="both"/>
        <w:rPr>
          <w:rFonts w:ascii="Times New Roman" w:hAnsi="Times New Roman" w:cs="Times New Roman"/>
          <w:sz w:val="24"/>
          <w:szCs w:val="24"/>
        </w:rPr>
      </w:pPr>
    </w:p>
    <w:p w14:paraId="6506D802"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AD0CC1" w:rsidRDefault="00F7140F" w:rsidP="00D70E63">
      <w:pPr>
        <w:spacing w:line="360" w:lineRule="auto"/>
        <w:jc w:val="both"/>
        <w:rPr>
          <w:rFonts w:ascii="Times New Roman" w:hAnsi="Times New Roman" w:cs="Times New Roman"/>
          <w:sz w:val="24"/>
          <w:szCs w:val="24"/>
        </w:rPr>
      </w:pPr>
    </w:p>
    <w:p w14:paraId="6B78E5EE"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AD0CC1"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AD0CC1"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127" w:name="_Toc199480643"/>
      <w:bookmarkStart w:id="128" w:name="_Toc149126634"/>
      <w:r w:rsidRPr="00AD0CC1">
        <w:rPr>
          <w:rFonts w:ascii="Times New Roman" w:hAnsi="Times New Roman" w:cs="Times New Roman"/>
          <w:b/>
          <w:bCs/>
          <w:color w:val="auto"/>
          <w:sz w:val="28"/>
          <w:szCs w:val="28"/>
        </w:rPr>
        <w:t>Chapter 3: The need for ecological studies in social species</w:t>
      </w:r>
      <w:bookmarkEnd w:id="127"/>
    </w:p>
    <w:bookmarkEnd w:id="128"/>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29"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129"/>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59AD3929" w14:textId="698E7920"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AD0CC1" w:rsidRDefault="00084648" w:rsidP="00D70E63">
      <w:pPr>
        <w:spacing w:line="360" w:lineRule="auto"/>
        <w:jc w:val="both"/>
        <w:rPr>
          <w:rFonts w:ascii="Times New Roman" w:hAnsi="Times New Roman" w:cs="Times New Roman"/>
          <w:sz w:val="24"/>
          <w:szCs w:val="24"/>
        </w:rPr>
      </w:pP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w:t>
      </w:r>
      <w:r w:rsidRPr="00AD0CC1">
        <w:rPr>
          <w:rFonts w:ascii="Times New Roman" w:hAnsi="Times New Roman" w:cs="Times New Roman"/>
          <w:sz w:val="24"/>
          <w:szCs w:val="24"/>
        </w:rPr>
        <w:lastRenderedPageBreak/>
        <w:t>author found that species that have greatest search efficiency or greater sociality (e.g. Bateleurs, Ruppell’s,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30"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130"/>
    </w:p>
    <w:p w14:paraId="426100B1" w14:textId="060B63B9"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1E645B59" w14:textId="77777777" w:rsidR="00084648" w:rsidRPr="00AD0CC1" w:rsidRDefault="00084648" w:rsidP="00D70E63">
      <w:pPr>
        <w:spacing w:line="360" w:lineRule="auto"/>
        <w:jc w:val="both"/>
        <w:rPr>
          <w:rFonts w:ascii="Times New Roman" w:hAnsi="Times New Roman" w:cs="Times New Roman"/>
          <w:b/>
          <w:bCs/>
          <w:sz w:val="24"/>
          <w:szCs w:val="24"/>
        </w:rPr>
      </w:pPr>
    </w:p>
    <w:p w14:paraId="2E886634" w14:textId="77777777" w:rsidR="00C13CCF" w:rsidRPr="00AD0CC1" w:rsidRDefault="00C13CCF" w:rsidP="00C13CCF">
      <w:pPr>
        <w:spacing w:line="360" w:lineRule="auto"/>
        <w:ind w:firstLine="720"/>
        <w:jc w:val="both"/>
        <w:rPr>
          <w:rFonts w:ascii="Times New Roman" w:eastAsia="Times New Roman" w:hAnsi="Times New Roman" w:cs="Times New Roman"/>
          <w:sz w:val="24"/>
          <w:szCs w:val="24"/>
        </w:rPr>
      </w:pPr>
      <w:commentRangeStart w:id="131"/>
      <w:r w:rsidRPr="00AD0CC1">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AD0CC1">
        <w:rPr>
          <w:rFonts w:ascii="Times New Roman" w:hAnsi="Times New Roman" w:cs="Times New Roman"/>
          <w:sz w:val="24"/>
          <w:szCs w:val="24"/>
          <w:highlight w:val="yellow"/>
        </w:rPr>
        <w:t>van Overveld et al. 2020)</w:t>
      </w:r>
      <w:r w:rsidRPr="00AD0CC1">
        <w:rPr>
          <w:rFonts w:ascii="Times New Roman" w:eastAsia="Times New Roman" w:hAnsi="Times New Roman" w:cs="Times New Roman"/>
          <w:sz w:val="24"/>
          <w:szCs w:val="24"/>
          <w:highlight w:val="yellow"/>
        </w:rPr>
        <w:t>, second, because both New World Vultures and Old World Vultures – two independent lineages- converged to similar foraging habits (Van Overveld et al. 2022), and third, most- if not all- vulture species present some degree of social behaviour with shared communal roosts among individuals.</w:t>
      </w:r>
      <w:r w:rsidRPr="00AD0CC1">
        <w:rPr>
          <w:rFonts w:ascii="Times New Roman" w:eastAsia="Times New Roman" w:hAnsi="Times New Roman" w:cs="Times New Roman"/>
          <w:sz w:val="24"/>
          <w:szCs w:val="24"/>
        </w:rPr>
        <w:t xml:space="preserve"> </w:t>
      </w:r>
      <w:commentRangeEnd w:id="131"/>
      <w:r w:rsidRPr="00AD0CC1">
        <w:rPr>
          <w:rStyle w:val="CommentReference"/>
        </w:rPr>
        <w:commentReference w:id="131"/>
      </w:r>
    </w:p>
    <w:p w14:paraId="6EB3F4F6" w14:textId="4BF759F3" w:rsidR="00C13CCF" w:rsidRPr="00AD0CC1" w:rsidRDefault="00EB5434" w:rsidP="00D70E63">
      <w:pPr>
        <w:spacing w:line="360" w:lineRule="auto"/>
        <w:jc w:val="both"/>
        <w:rPr>
          <w:rFonts w:ascii="Times New Roman" w:hAnsi="Times New Roman" w:cs="Times New Roman"/>
          <w:b/>
          <w:bCs/>
          <w:sz w:val="24"/>
          <w:szCs w:val="24"/>
          <w:highlight w:val="yellow"/>
        </w:rPr>
      </w:pPr>
      <w:r w:rsidRPr="00AD0CC1">
        <w:rPr>
          <w:rFonts w:ascii="Times New Roman" w:hAnsi="Times New Roman" w:cs="Times New Roman"/>
          <w:b/>
          <w:bCs/>
          <w:sz w:val="24"/>
          <w:szCs w:val="24"/>
          <w:highlight w:val="yellow"/>
        </w:rPr>
        <w:lastRenderedPageBreak/>
        <w:t>ALSO USE THIS PAPER:</w:t>
      </w:r>
    </w:p>
    <w:p w14:paraId="7634E0D7" w14:textId="7EF4D060" w:rsidR="00EB5434" w:rsidRPr="00AD0CC1" w:rsidRDefault="00EB5434" w:rsidP="00D70E63">
      <w:pPr>
        <w:spacing w:line="360" w:lineRule="auto"/>
        <w:jc w:val="both"/>
        <w:rPr>
          <w:rFonts w:ascii="Times New Roman" w:hAnsi="Times New Roman" w:cs="Times New Roman"/>
          <w:b/>
          <w:bCs/>
          <w:sz w:val="24"/>
          <w:szCs w:val="24"/>
        </w:rPr>
      </w:pPr>
      <w:hyperlink r:id="rId18" w:history="1">
        <w:r w:rsidRPr="00AD0CC1">
          <w:rPr>
            <w:rStyle w:val="Hyperlink"/>
            <w:rFonts w:ascii="Times New Roman" w:hAnsi="Times New Roman" w:cs="Times New Roman"/>
            <w:b/>
            <w:bCs/>
            <w:sz w:val="24"/>
            <w:szCs w:val="24"/>
            <w:highlight w:val="yellow"/>
          </w:rPr>
          <w:t>https://onlinelibrary.wiley.com/doi/full/10.1111/brv.13089</w:t>
        </w:r>
      </w:hyperlink>
      <w:r w:rsidRPr="00AD0CC1">
        <w:rPr>
          <w:rFonts w:ascii="Times New Roman" w:hAnsi="Times New Roman" w:cs="Times New Roman"/>
          <w:b/>
          <w:bCs/>
          <w:sz w:val="24"/>
          <w:szCs w:val="24"/>
        </w:rPr>
        <w:t xml:space="preserve"> </w:t>
      </w:r>
    </w:p>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32"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132"/>
    </w:p>
    <w:p w14:paraId="73D72F53" w14:textId="7ACB8A05"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19CAAC66" w14:textId="0F7E4C5B" w:rsidR="00084648" w:rsidRPr="00AD0CC1" w:rsidRDefault="00EA42AC" w:rsidP="00E047A5">
      <w:pPr>
        <w:pStyle w:val="Heading2"/>
        <w:spacing w:line="360" w:lineRule="auto"/>
        <w:jc w:val="both"/>
        <w:rPr>
          <w:rFonts w:ascii="Times New Roman" w:hAnsi="Times New Roman" w:cs="Times New Roman"/>
          <w:b/>
          <w:bCs/>
          <w:color w:val="auto"/>
          <w:sz w:val="24"/>
          <w:szCs w:val="24"/>
        </w:rPr>
      </w:pPr>
      <w:bookmarkStart w:id="133" w:name="_Toc199480647"/>
      <w:r w:rsidRPr="00AD0CC1">
        <w:rPr>
          <w:rFonts w:ascii="Times New Roman" w:hAnsi="Times New Roman" w:cs="Times New Roman"/>
          <w:b/>
          <w:bCs/>
          <w:color w:val="auto"/>
          <w:sz w:val="24"/>
          <w:szCs w:val="24"/>
        </w:rPr>
        <w:t xml:space="preserve">3.4 </w:t>
      </w:r>
      <w:r w:rsidR="00084648" w:rsidRPr="00AD0CC1">
        <w:rPr>
          <w:rFonts w:ascii="Times New Roman" w:hAnsi="Times New Roman" w:cs="Times New Roman"/>
          <w:b/>
          <w:bCs/>
          <w:color w:val="auto"/>
          <w:sz w:val="24"/>
          <w:szCs w:val="24"/>
        </w:rPr>
        <w:t>Size matters: The Andean Condor – A peculiar case study</w:t>
      </w:r>
      <w:bookmarkEnd w:id="133"/>
      <w:r w:rsidR="00084648" w:rsidRPr="00AD0CC1">
        <w:rPr>
          <w:rFonts w:ascii="Times New Roman" w:hAnsi="Times New Roman" w:cs="Times New Roman"/>
          <w:b/>
          <w:bCs/>
          <w:color w:val="auto"/>
          <w:sz w:val="24"/>
          <w:szCs w:val="24"/>
        </w:rPr>
        <w:t xml:space="preserve"> </w:t>
      </w:r>
    </w:p>
    <w:p w14:paraId="293BB674" w14:textId="77777777" w:rsidR="00D96559" w:rsidRPr="00AD0CC1"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48496EDE" w:rsidR="00D96559" w:rsidRPr="00AD0CC1" w:rsidRDefault="00D96559" w:rsidP="00D96559">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highlight w:val="yellow"/>
        </w:rPr>
        <w:t>Yet, regardless of its specific origins, t</w:t>
      </w:r>
      <w:commentRangeStart w:id="134"/>
      <w:r w:rsidRPr="00AD0CC1">
        <w:rPr>
          <w:rFonts w:ascii="Times New Roman" w:eastAsia="Times New Roman" w:hAnsi="Times New Roman" w:cs="Times New Roman"/>
          <w:sz w:val="24"/>
          <w:szCs w:val="24"/>
          <w:highlight w:val="yellow"/>
        </w:rPr>
        <w:t>here is</w:t>
      </w:r>
      <w:commentRangeEnd w:id="134"/>
      <w:r w:rsidRPr="00AD0CC1">
        <w:rPr>
          <w:rStyle w:val="CommentReference"/>
          <w:highlight w:val="yellow"/>
        </w:rPr>
        <w:commentReference w:id="134"/>
      </w:r>
      <w:r w:rsidRPr="00AD0CC1">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Aplin, 2019)</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AD0CC1">
        <w:rPr>
          <w:rFonts w:ascii="Times New Roman" w:eastAsia="Times New Roman" w:hAnsi="Times New Roman" w:cs="Times New Roman"/>
          <w:i/>
          <w:iCs/>
          <w:sz w:val="24"/>
          <w:szCs w:val="24"/>
          <w:highlight w:val="yellow"/>
        </w:rPr>
        <w:t>Pan troglodytes</w:t>
      </w:r>
      <w:r w:rsidRPr="00AD0CC1">
        <w:rPr>
          <w:rFonts w:ascii="Times New Roman" w:eastAsia="Times New Roman" w:hAnsi="Times New Roman" w:cs="Times New Roman"/>
          <w:sz w:val="24"/>
          <w:szCs w:val="24"/>
          <w:highlight w:val="yellow"/>
        </w:rPr>
        <w:t xml:space="preserve">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Haslam et al., 2009; Luncz et al., 2015; Mercader et al., 2007)</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w:t>
      </w:r>
      <w:commentRangeStart w:id="135"/>
      <w:commentRangeEnd w:id="135"/>
      <w:r w:rsidRPr="00AD0CC1">
        <w:rPr>
          <w:rStyle w:val="CommentReference"/>
          <w:highlight w:val="yellow"/>
        </w:rPr>
        <w:commentReference w:id="135"/>
      </w:r>
    </w:p>
    <w:p w14:paraId="65EB0747" w14:textId="12A3B110" w:rsidR="00D96559" w:rsidRPr="00AD0CC1" w:rsidRDefault="00D96559" w:rsidP="00EF07F2">
      <w:r w:rsidRPr="00AD0CC1">
        <w:rPr>
          <w:highlight w:val="yellow"/>
        </w:rPr>
        <w:t>USEFUL TO SAY THAT ROOSTS ALSO FORM PART OF LEARNING TO NAVIGATE THE LANDSCAPE USING THERMALS TO FORAGING AREAS</w:t>
      </w:r>
    </w:p>
    <w:p w14:paraId="0F4481C0" w14:textId="5D9D1C1E" w:rsidR="00084648" w:rsidRPr="00AD0CC1" w:rsidRDefault="00084648"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w:t>
      </w:r>
      <w:r w:rsidRPr="00AD0CC1">
        <w:rPr>
          <w:rFonts w:ascii="Times New Roman" w:hAnsi="Times New Roman" w:cs="Times New Roman"/>
          <w:sz w:val="24"/>
          <w:szCs w:val="24"/>
        </w:rPr>
        <w:lastRenderedPageBreak/>
        <w:t xml:space="preserve">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AD0CC1" w:rsidRDefault="00084648" w:rsidP="00D70E63">
      <w:pPr>
        <w:spacing w:line="360" w:lineRule="auto"/>
        <w:jc w:val="both"/>
        <w:rPr>
          <w:rFonts w:ascii="Times New Roman" w:hAnsi="Times New Roman" w:cs="Times New Roman"/>
          <w:sz w:val="24"/>
          <w:szCs w:val="24"/>
        </w:rPr>
      </w:pPr>
    </w:p>
    <w:p w14:paraId="70E07834" w14:textId="77777777"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Vultur gryphus</w:t>
      </w:r>
      <w:r w:rsidRPr="00AD0CC1">
        <w:rPr>
          <w:rFonts w:ascii="Times New Roman" w:hAnsi="Times New Roman" w:cs="Times New Roman"/>
          <w:sz w:val="24"/>
          <w:szCs w:val="24"/>
        </w:rPr>
        <w:t xml:space="preserve">) is the heaviest extant soaring bird. It is an obligate scavenger, and a highly social species (Donázar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AD0CC1" w:rsidRDefault="00084648" w:rsidP="00D70E63">
      <w:pPr>
        <w:spacing w:line="360" w:lineRule="auto"/>
        <w:jc w:val="both"/>
        <w:rPr>
          <w:rFonts w:ascii="Times New Roman" w:hAnsi="Times New Roman" w:cs="Times New Roman"/>
          <w:sz w:val="24"/>
          <w:szCs w:val="24"/>
        </w:rPr>
      </w:pPr>
    </w:p>
    <w:p w14:paraId="6800E830" w14:textId="11EE7BCE"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AD0CC1" w:rsidRDefault="00084648" w:rsidP="00D70E63">
      <w:pPr>
        <w:spacing w:line="360" w:lineRule="auto"/>
        <w:jc w:val="both"/>
        <w:rPr>
          <w:rFonts w:ascii="Times New Roman" w:hAnsi="Times New Roman" w:cs="Times New Roman"/>
          <w:sz w:val="24"/>
          <w:szCs w:val="24"/>
        </w:rPr>
      </w:pPr>
    </w:p>
    <w:p w14:paraId="5B5AEA49" w14:textId="7C3BF118"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w:t>
      </w:r>
      <w:r w:rsidRPr="00AD0CC1">
        <w:rPr>
          <w:rFonts w:ascii="Times New Roman" w:hAnsi="Times New Roman" w:cs="Times New Roman"/>
          <w:sz w:val="24"/>
          <w:szCs w:val="24"/>
        </w:rPr>
        <w:lastRenderedPageBreak/>
        <w:t xml:space="preserve">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p>
    <w:p w14:paraId="49DAD832" w14:textId="77777777" w:rsidR="00084648" w:rsidRPr="00AD0CC1" w:rsidRDefault="00084648" w:rsidP="00D70E63">
      <w:pPr>
        <w:spacing w:line="360" w:lineRule="auto"/>
        <w:jc w:val="both"/>
        <w:rPr>
          <w:rFonts w:ascii="Times New Roman" w:hAnsi="Times New Roman" w:cs="Times New Roman"/>
          <w:sz w:val="24"/>
          <w:szCs w:val="24"/>
        </w:rPr>
      </w:pPr>
    </w:p>
    <w:p w14:paraId="6BA4E2A8" w14:textId="55B5D2A6"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AD0CC1" w:rsidRDefault="00F7140F"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136" w:name="_Toc199480648"/>
      <w:bookmarkStart w:id="137" w:name="_Hlk148867961"/>
      <w:r w:rsidRPr="00AD0CC1">
        <w:rPr>
          <w:rFonts w:ascii="Times New Roman" w:hAnsi="Times New Roman" w:cs="Times New Roman"/>
          <w:b/>
          <w:bCs/>
          <w:color w:val="auto"/>
          <w:sz w:val="28"/>
          <w:szCs w:val="28"/>
        </w:rPr>
        <w:t>Bibliography</w:t>
      </w:r>
      <w:bookmarkEnd w:id="136"/>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brahms, B., Hazen, E. L., Aikens, E. O., Savoca, M. S., Goldbogen,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Blumenstiel, L., Schlicksupp,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w:t>
      </w:r>
      <w:r w:rsidRPr="00AD0CC1">
        <w:rPr>
          <w:rFonts w:ascii="Times New Roman" w:hAnsi="Times New Roman" w:cs="Times New Roman"/>
          <w:sz w:val="24"/>
          <w:szCs w:val="24"/>
        </w:rPr>
        <w:lastRenderedPageBreak/>
        <w:t xml:space="preserve">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r w:rsidRPr="00AD0CC1">
        <w:rPr>
          <w:rFonts w:ascii="Times New Roman" w:hAnsi="Times New Roman" w:cs="Times New Roman"/>
          <w:i/>
          <w:iCs/>
          <w:sz w:val="24"/>
          <w:szCs w:val="24"/>
        </w:rPr>
        <w:t>Cathartes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lough S, Ladle M. 1997. Diel migrations and site fidelity in a stream dwelling cyprinid, Leuciscus leuciscus.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r w:rsidRPr="00AD0CC1">
        <w:rPr>
          <w:rFonts w:ascii="Times New Roman" w:hAnsi="Times New Roman" w:cs="Times New Roman"/>
          <w:i/>
          <w:iCs/>
          <w:sz w:val="24"/>
          <w:szCs w:val="24"/>
        </w:rPr>
        <w:t>PLoS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38" w:name="_Hlk149046381"/>
      <w:r w:rsidRPr="00AD0CC1">
        <w:rPr>
          <w:rFonts w:ascii="Times New Roman" w:hAnsi="Times New Roman" w:cs="Times New Roman"/>
          <w:sz w:val="24"/>
          <w:szCs w:val="24"/>
        </w:rPr>
        <w:t xml:space="preserve">Eiserer,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138"/>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 xml:space="preserve">ational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Guigueno, M. F., Shoji, A., Elliott, K. H., &amp; Aris-Brosou,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Slotow,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Schöner, C. R., &amp; Kerth, G. (2020). Free-ranging bats combine three different cognitive processes for roost localization. </w:t>
      </w:r>
      <w:r w:rsidRPr="00AD0CC1">
        <w:rPr>
          <w:rFonts w:ascii="Times New Roman" w:hAnsi="Times New Roman" w:cs="Times New Roman"/>
          <w:i/>
          <w:iCs/>
          <w:sz w:val="24"/>
          <w:szCs w:val="24"/>
        </w:rPr>
        <w:t>Oecologi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orn, H. S. (1968). The Adaptive Significance of Colonial Nesting in the Brewer’s Blackbird (Euphagus Cyanocephalus).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39"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Version 1.0. In Birds of the World (J. del Hoyo, A. Elliott, J. Sargatal, D. A. Christie, and E. de Juana, Editors). Cornell Lab of Ornithology, Ithaca, NY, USA. </w:t>
      </w:r>
    </w:p>
    <w:bookmarkEnd w:id="139"/>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Sasaki,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Jetz, W., &amp; Wikelski,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unz T, H. (1982). Roosting ecology of bats. In: Kunz TH, editor. Ecology of bats. New York: </w:t>
      </w:r>
      <w:r w:rsidRPr="00AD0CC1">
        <w:rPr>
          <w:rFonts w:ascii="Times New Roman" w:hAnsi="Times New Roman" w:cs="Times New Roman"/>
          <w:sz w:val="24"/>
          <w:szCs w:val="24"/>
        </w:rPr>
        <w:lastRenderedPageBreak/>
        <w:t>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Bierregaard, R. O., Bildstein, K. L., Böhning‐Gaese, K., Brzorad, J. N., Buechley, E. R., Bustamante, J., Carrapato, C., Castillo‐Guerrero, J. A., Clingham, E., Desholm, M., DeSorbo, C. R., Domenech, R., Douglas, H., Duriez, O., Enggist,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Kadmon,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Khaluf,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nacs,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Belant,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r w:rsidRPr="00AD0CC1">
        <w:rPr>
          <w:rFonts w:ascii="Times New Roman" w:hAnsi="Times New Roman" w:cs="Times New Roman"/>
          <w:i/>
          <w:iCs/>
          <w:sz w:val="24"/>
          <w:szCs w:val="24"/>
        </w:rPr>
        <w:t>Oecologi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Fatti, P. (2012). Applying mixture models to derive activity states </w:t>
      </w:r>
      <w:r w:rsidRPr="00AD0CC1">
        <w:rPr>
          <w:rFonts w:ascii="Times New Roman" w:hAnsi="Times New Roman" w:cs="Times New Roman"/>
          <w:sz w:val="24"/>
          <w:szCs w:val="24"/>
        </w:rPr>
        <w:lastRenderedPageBreak/>
        <w:t xml:space="preserve">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rrig, P. L., Lambertucci, S. A., Cruz, J., Alarcón, P. A. E., Plaza, P. I., Middleton, A. D., Blanco, G., Sánchez-Zapata, J. A., Donázar,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Shohami,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40" w:name="_Hlk149069114"/>
      <w:r w:rsidRPr="00AD0CC1">
        <w:rPr>
          <w:rFonts w:ascii="Times New Roman" w:hAnsi="Times New Roman" w:cs="Times New Roman"/>
          <w:sz w:val="24"/>
          <w:szCs w:val="24"/>
        </w:rPr>
        <w:t>Pennycuick, C. J. (2008). Modelling the flying bird. Elsevier.</w:t>
      </w:r>
      <w:bookmarkEnd w:id="140"/>
      <w:r w:rsidR="008F69A4" w:rsidRPr="00AD0CC1">
        <w:rPr>
          <w:rFonts w:ascii="Times New Roman" w:hAnsi="Times New Roman" w:cs="Times New Roman"/>
          <w:sz w:val="24"/>
          <w:szCs w:val="24"/>
        </w:rPr>
        <w:t xml:space="preserve">Poessel,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MacNulty, D. R., Stahler, D. R., Smith, D. W., &amp; Avgar, T. (2023). Density‐dependent habitat selection alters drivers of population distribution in northern 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r w:rsidRPr="00AD0CC1">
        <w:rPr>
          <w:rFonts w:ascii="Times New Roman" w:hAnsi="Times New Roman" w:cs="Times New Roman"/>
          <w:i/>
          <w:iCs/>
          <w:sz w:val="24"/>
          <w:szCs w:val="24"/>
        </w:rPr>
        <w:t>PLoS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obalske, B. W., Hedrick, T. L., Dial, K. P., &amp; Biewener,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Bierregaard Jr, R. O., Bildstein, K. L., Böhning‐Gaese, K., Bracis, C., ... &amp; Mueller, T. (2019). Large birds travel farther in homogeneous </w:t>
      </w:r>
      <w:r w:rsidRPr="00AD0CC1">
        <w:rPr>
          <w:rFonts w:ascii="Times New Roman" w:hAnsi="Times New Roman" w:cs="Times New Roman"/>
          <w:sz w:val="24"/>
          <w:szCs w:val="24"/>
        </w:rPr>
        <w:lastRenderedPageBreak/>
        <w:t>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Moleón M, Margalida A, Sanchez-Zapata JA, De la Riva M, Donázar JA (2020) Integration vulture sociality into conservation practice. </w:t>
      </w:r>
      <w:r w:rsidRPr="000E4017">
        <w:rPr>
          <w:rFonts w:ascii="Times New Roman" w:hAnsi="Times New Roman" w:cs="Times New Roman"/>
          <w:sz w:val="24"/>
          <w:szCs w:val="24"/>
          <w:lang w:val="es-ES"/>
        </w:rPr>
        <w:t>Condor 122:duaa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Overveld, T., Sol, D., Blanco, G., Margalida, A., De La Riva, M., &amp; Donázar,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r w:rsidRPr="000E4017">
        <w:rPr>
          <w:rFonts w:ascii="Times New Roman" w:hAnsi="Times New Roman" w:cs="Times New Roman"/>
          <w:i/>
          <w:iCs/>
          <w:sz w:val="24"/>
          <w:szCs w:val="24"/>
          <w:lang w:val="es-ES"/>
        </w:rPr>
        <w:t>Journal of Animal Ecology</w:t>
      </w:r>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Zuberogoitia,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137"/>
    </w:p>
    <w:p w14:paraId="50FEE0CF" w14:textId="77777777" w:rsidR="008411FC" w:rsidRDefault="00F7140F" w:rsidP="008411FC">
      <w:pPr>
        <w:pStyle w:val="Bibliography"/>
      </w:pPr>
      <w:r w:rsidRPr="00AD0CC1">
        <w:rPr>
          <w:sz w:val="24"/>
          <w:szCs w:val="24"/>
        </w:rPr>
        <w:fldChar w:fldCharType="begin"/>
      </w:r>
      <w:r w:rsidR="00DF6B32" w:rsidRPr="00037916">
        <w:rPr>
          <w:sz w:val="24"/>
          <w:szCs w:val="24"/>
          <w:lang w:val="es-ES"/>
        </w:rPr>
        <w:instrText xml:space="preserve"> ADDIN ZOTERO_BIBL {"uncited":[],"omitted":[],"custom":[]} CSL_BIBLIOGRAPHY </w:instrText>
      </w:r>
      <w:r w:rsidRPr="00AD0CC1">
        <w:rPr>
          <w:sz w:val="24"/>
          <w:szCs w:val="24"/>
        </w:rPr>
        <w:fldChar w:fldCharType="separate"/>
      </w:r>
      <w:r w:rsidR="008411FC" w:rsidRPr="008411FC">
        <w:rPr>
          <w:lang w:val="es-ES"/>
        </w:rPr>
        <w:t xml:space="preserve">Aguilera-Alcalá, N., Morales-Reyes, Z., Martín-López, B., Moleón, M., &amp; Sánchez-Zapata, J. A. (2020). </w:t>
      </w:r>
      <w:r w:rsidR="008411FC">
        <w:t xml:space="preserve">Role of scavengers in providing non-material contributions to people. </w:t>
      </w:r>
      <w:r w:rsidR="008411FC">
        <w:rPr>
          <w:i/>
          <w:iCs/>
        </w:rPr>
        <w:t>Ecological Indicators</w:t>
      </w:r>
      <w:r w:rsidR="008411FC">
        <w:t xml:space="preserve">, </w:t>
      </w:r>
      <w:r w:rsidR="008411FC">
        <w:rPr>
          <w:i/>
          <w:iCs/>
        </w:rPr>
        <w:t>117</w:t>
      </w:r>
      <w:r w:rsidR="008411FC">
        <w:t>, 106643. https://doi.org/10.1016/j.ecolind.2020.106643</w:t>
      </w:r>
    </w:p>
    <w:p w14:paraId="5D034076" w14:textId="77777777" w:rsidR="008411FC" w:rsidRDefault="008411FC" w:rsidP="008411FC">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0CCD1D9" w14:textId="77777777" w:rsidR="008411FC" w:rsidRDefault="008411FC" w:rsidP="008411FC">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2C9B49A6" w14:textId="77777777" w:rsidR="008411FC" w:rsidRDefault="008411FC" w:rsidP="008411FC">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5C653AA6" w14:textId="77777777" w:rsidR="008411FC" w:rsidRDefault="008411FC" w:rsidP="008411FC">
      <w:pPr>
        <w:pStyle w:val="Bibliography"/>
      </w:pPr>
      <w:r>
        <w:t xml:space="preserve">Arango, A., Pinto-Ledezma, J., Rojas-Soto, O., Lindsay, A. M., Mendenhall, C. D., &amp; Villalobos, F. (2022). Hand-Wing Index as a surrogate for dispersal ability: The case of the Emberizoidea (Aves: </w:t>
      </w:r>
      <w:r>
        <w:lastRenderedPageBreak/>
        <w:t xml:space="preserve">Passeriformes) radiation. </w:t>
      </w:r>
      <w:r>
        <w:rPr>
          <w:i/>
          <w:iCs/>
        </w:rPr>
        <w:t>Biological Journal of the Linnean Society</w:t>
      </w:r>
      <w:r>
        <w:t xml:space="preserve">, </w:t>
      </w:r>
      <w:r>
        <w:rPr>
          <w:i/>
          <w:iCs/>
        </w:rPr>
        <w:t>137</w:t>
      </w:r>
      <w:r>
        <w:t>(1), 137–144. https://doi.org/10.1093/biolinnean/blac071</w:t>
      </w:r>
    </w:p>
    <w:p w14:paraId="3287C7E0" w14:textId="77777777" w:rsidR="008411FC" w:rsidRDefault="008411FC" w:rsidP="008411FC">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1E0BA07D" w14:textId="77777777" w:rsidR="008411FC" w:rsidRDefault="008411FC" w:rsidP="008411FC">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3F189328" w14:textId="77777777" w:rsidR="008411FC" w:rsidRDefault="008411FC" w:rsidP="008411FC">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2CD244C4" w14:textId="77777777" w:rsidR="008411FC" w:rsidRDefault="008411FC" w:rsidP="008411FC">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19A4E7E0" w14:textId="77777777" w:rsidR="008411FC" w:rsidRDefault="008411FC" w:rsidP="008411FC">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66603997" w14:textId="77777777" w:rsidR="008411FC" w:rsidRDefault="008411FC" w:rsidP="008411FC">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48E3F0F" w14:textId="77777777" w:rsidR="008411FC" w:rsidRDefault="008411FC" w:rsidP="008411FC">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3015D6D3" w14:textId="77777777" w:rsidR="008411FC" w:rsidRDefault="008411FC" w:rsidP="008411FC">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0DF3538" w14:textId="77777777" w:rsidR="008411FC" w:rsidRDefault="008411FC" w:rsidP="008411FC">
      <w:pPr>
        <w:pStyle w:val="Bibliography"/>
      </w:pPr>
      <w:r>
        <w:lastRenderedPageBreak/>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1E0973A5" w14:textId="77777777" w:rsidR="008411FC" w:rsidRDefault="008411FC" w:rsidP="008411FC">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6BA653A9" w14:textId="77777777" w:rsidR="008411FC" w:rsidRDefault="008411FC" w:rsidP="008411FC">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66E4689D" w14:textId="77777777" w:rsidR="008411FC" w:rsidRDefault="008411FC" w:rsidP="008411FC">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638E305D" w14:textId="77777777" w:rsidR="008411FC" w:rsidRDefault="008411FC" w:rsidP="008411FC">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60E25E1D" w14:textId="77777777" w:rsidR="008411FC" w:rsidRDefault="008411FC" w:rsidP="008411FC">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674161D0" w14:textId="77777777" w:rsidR="008411FC" w:rsidRDefault="008411FC" w:rsidP="008411FC">
      <w:pPr>
        <w:pStyle w:val="Bibliography"/>
      </w:pPr>
      <w:r>
        <w:t xml:space="preserve">Campbell, M. O. (2015). </w:t>
      </w:r>
      <w:r>
        <w:rPr>
          <w:i/>
          <w:iCs/>
        </w:rPr>
        <w:t>Vultures: Their Evolution, Ecology and Conservation</w:t>
      </w:r>
      <w:r>
        <w:t xml:space="preserve"> (0 ed.). CRC Press. https://doi.org/10.1201/b18638</w:t>
      </w:r>
    </w:p>
    <w:p w14:paraId="52525C40" w14:textId="77777777" w:rsidR="008411FC" w:rsidRDefault="008411FC" w:rsidP="008411FC">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3CA9EE79" w14:textId="77777777" w:rsidR="008411FC" w:rsidRDefault="008411FC" w:rsidP="008411FC">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5E2E6F06" w14:textId="77777777" w:rsidR="008411FC" w:rsidRDefault="008411FC" w:rsidP="008411FC">
      <w:pPr>
        <w:pStyle w:val="Bibliography"/>
      </w:pPr>
      <w:r>
        <w:lastRenderedPageBreak/>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36661591" w14:textId="77777777" w:rsidR="008411FC" w:rsidRDefault="008411FC" w:rsidP="008411FC">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05563418" w14:textId="77777777" w:rsidR="008411FC" w:rsidRDefault="008411FC" w:rsidP="008411FC">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57193D15" w14:textId="77777777" w:rsidR="008411FC" w:rsidRDefault="008411FC" w:rsidP="008411FC">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7E492997" w14:textId="77777777" w:rsidR="008411FC" w:rsidRDefault="008411FC" w:rsidP="008411FC">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7CD7353" w14:textId="77777777" w:rsidR="008411FC" w:rsidRDefault="008411FC" w:rsidP="008411FC">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7FCE1F86" w14:textId="77777777" w:rsidR="008411FC" w:rsidRDefault="008411FC" w:rsidP="008411FC">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219C58DC" w14:textId="77777777" w:rsidR="008411FC" w:rsidRDefault="008411FC" w:rsidP="008411FC">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609A919" w14:textId="77777777" w:rsidR="008411FC" w:rsidRDefault="008411FC" w:rsidP="008411FC">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BA8C7E6" w14:textId="77777777" w:rsidR="008411FC" w:rsidRDefault="008411FC" w:rsidP="008411FC">
      <w:pPr>
        <w:pStyle w:val="Bibliography"/>
      </w:pPr>
      <w:r>
        <w:lastRenderedPageBreak/>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550995A6" w14:textId="77777777" w:rsidR="008411FC" w:rsidRDefault="008411FC" w:rsidP="008411FC">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6BBEEC00" w14:textId="77777777" w:rsidR="008411FC" w:rsidRDefault="008411FC" w:rsidP="008411FC">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1670AF05" w14:textId="77777777" w:rsidR="008411FC" w:rsidRDefault="008411FC" w:rsidP="008411FC">
      <w:pPr>
        <w:pStyle w:val="Bibliography"/>
      </w:pPr>
      <w:r>
        <w:t xml:space="preserve">Franklin, D. C., Garnett, S. T., Luck, G. W., Gutierrez-Ibanez, C., &amp; Iwaniuk, A. N. (2014). Relative brain size in Australian birds. </w:t>
      </w:r>
      <w:r>
        <w:rPr>
          <w:i/>
          <w:iCs/>
        </w:rPr>
        <w:t>Emu</w:t>
      </w:r>
      <w:r>
        <w:t>. https://doi.org/10.1071/MU13034</w:t>
      </w:r>
    </w:p>
    <w:p w14:paraId="7BF6FF65" w14:textId="77777777" w:rsidR="008411FC" w:rsidRDefault="008411FC" w:rsidP="008411FC">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DB0C8D1" w14:textId="77777777" w:rsidR="008411FC" w:rsidRDefault="008411FC" w:rsidP="008411FC">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1214CEF9" w14:textId="77777777" w:rsidR="008411FC" w:rsidRDefault="008411FC" w:rsidP="008411FC">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4354E027" w14:textId="77777777" w:rsidR="008411FC" w:rsidRDefault="008411FC" w:rsidP="008411FC">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2A280CC3" w14:textId="77777777" w:rsidR="008411FC" w:rsidRDefault="008411FC" w:rsidP="008411FC">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5D7E7173" w14:textId="77777777" w:rsidR="008411FC" w:rsidRDefault="008411FC" w:rsidP="008411FC">
      <w:pPr>
        <w:pStyle w:val="Bibliography"/>
      </w:pPr>
      <w:r>
        <w:lastRenderedPageBreak/>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56D33619" w14:textId="77777777" w:rsidR="008411FC" w:rsidRDefault="008411FC" w:rsidP="008411FC">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7FCF3771" w14:textId="77777777" w:rsidR="008411FC" w:rsidRDefault="008411FC" w:rsidP="008411FC">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4B8EEC80" w14:textId="77777777" w:rsidR="008411FC" w:rsidRPr="00ED21DA" w:rsidRDefault="008411FC" w:rsidP="008411FC">
      <w:pPr>
        <w:pStyle w:val="Bibliography"/>
        <w:rPr>
          <w:lang w:val="es-ES"/>
        </w:rPr>
      </w:pPr>
      <w:r>
        <w:t xml:space="preserve">Hernández-Montero, J. R., Reusch, C., Simon, R., Schöner, C. R., &amp; Kerth, G. (2020). Free-ranging bats combine three different cognitive processes for roost localization. </w:t>
      </w:r>
      <w:r w:rsidRPr="00ED21DA">
        <w:rPr>
          <w:i/>
          <w:iCs/>
          <w:lang w:val="es-ES"/>
        </w:rPr>
        <w:t>Oecologia</w:t>
      </w:r>
      <w:r w:rsidRPr="00ED21DA">
        <w:rPr>
          <w:lang w:val="es-ES"/>
        </w:rPr>
        <w:t xml:space="preserve">, </w:t>
      </w:r>
      <w:r w:rsidRPr="00ED21DA">
        <w:rPr>
          <w:i/>
          <w:iCs/>
          <w:lang w:val="es-ES"/>
        </w:rPr>
        <w:t>192</w:t>
      </w:r>
      <w:r w:rsidRPr="00ED21DA">
        <w:rPr>
          <w:lang w:val="es-ES"/>
        </w:rPr>
        <w:t>(4), 979–988. https://doi.org/10.1007/s00442-020-04634-8</w:t>
      </w:r>
    </w:p>
    <w:p w14:paraId="4513CD7B" w14:textId="77777777" w:rsidR="008411FC" w:rsidRDefault="008411FC" w:rsidP="008411FC">
      <w:pPr>
        <w:pStyle w:val="Bibliography"/>
      </w:pPr>
      <w:r w:rsidRPr="00ED21DA">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23BEBF80" w14:textId="77777777" w:rsidR="008411FC" w:rsidRDefault="008411FC" w:rsidP="008411FC">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67C566D7" w14:textId="77777777" w:rsidR="008411FC" w:rsidRDefault="008411FC" w:rsidP="008411FC">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B07420A" w14:textId="77777777" w:rsidR="008411FC" w:rsidRDefault="008411FC" w:rsidP="008411FC">
      <w:pPr>
        <w:pStyle w:val="Bibliography"/>
      </w:pPr>
      <w:r>
        <w:lastRenderedPageBreak/>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007D3DBF" w14:textId="77777777" w:rsidR="008411FC" w:rsidRDefault="008411FC" w:rsidP="008411FC">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5FB68022" w14:textId="77777777" w:rsidR="008411FC" w:rsidRPr="00ED21DA" w:rsidRDefault="008411FC" w:rsidP="008411FC">
      <w:pPr>
        <w:pStyle w:val="Bibliography"/>
        <w:rPr>
          <w:lang w:val="es-ES"/>
        </w:rPr>
      </w:pPr>
      <w:r w:rsidRPr="00ED21DA">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ED21DA">
        <w:rPr>
          <w:i/>
          <w:iCs/>
          <w:lang w:val="es-ES"/>
        </w:rPr>
        <w:t>Ibis</w:t>
      </w:r>
      <w:r w:rsidRPr="00ED21DA">
        <w:rPr>
          <w:lang w:val="es-ES"/>
        </w:rPr>
        <w:t xml:space="preserve">, </w:t>
      </w:r>
      <w:r w:rsidRPr="00ED21DA">
        <w:rPr>
          <w:i/>
          <w:iCs/>
          <w:lang w:val="es-ES"/>
        </w:rPr>
        <w:t>161</w:t>
      </w:r>
      <w:r w:rsidRPr="00ED21DA">
        <w:rPr>
          <w:lang w:val="es-ES"/>
        </w:rPr>
        <w:t>(4), 839–853. https://doi.org/10.1111/ibi.12678</w:t>
      </w:r>
    </w:p>
    <w:p w14:paraId="775E7795" w14:textId="77777777" w:rsidR="008411FC" w:rsidRDefault="008411FC" w:rsidP="008411FC">
      <w:pPr>
        <w:pStyle w:val="Bibliography"/>
      </w:pPr>
      <w:r w:rsidRPr="00ED21D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7E1E959F" w14:textId="77777777" w:rsidR="008411FC" w:rsidRDefault="008411FC" w:rsidP="008411FC">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765EF6C2" w14:textId="77777777" w:rsidR="008411FC" w:rsidRDefault="008411FC" w:rsidP="008411FC">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342D7660" w14:textId="77777777" w:rsidR="008411FC" w:rsidRDefault="008411FC" w:rsidP="008411FC">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4F230B21" w14:textId="77777777" w:rsidR="008411FC" w:rsidRDefault="008411FC" w:rsidP="008411FC">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0E6ECB0E" w14:textId="77777777" w:rsidR="008411FC" w:rsidRDefault="008411FC" w:rsidP="008411FC">
      <w:pPr>
        <w:pStyle w:val="Bibliography"/>
      </w:pPr>
      <w:r>
        <w:t xml:space="preserve">Kunz, T. H. (Ed.). (1982). </w:t>
      </w:r>
      <w:r>
        <w:rPr>
          <w:i/>
          <w:iCs/>
        </w:rPr>
        <w:t>Ecology of Bats</w:t>
      </w:r>
      <w:r>
        <w:t>. Springer US. https://doi.org/10.1007/978-1-4613-3421-7</w:t>
      </w:r>
    </w:p>
    <w:p w14:paraId="4B70984D" w14:textId="77777777" w:rsidR="008411FC" w:rsidRDefault="008411FC" w:rsidP="008411FC">
      <w:pPr>
        <w:pStyle w:val="Bibliography"/>
      </w:pPr>
      <w:r>
        <w:lastRenderedPageBreak/>
        <w:t xml:space="preserve">Laland, K. N. (2004). Social learning strategies. </w:t>
      </w:r>
      <w:r>
        <w:rPr>
          <w:i/>
          <w:iCs/>
        </w:rPr>
        <w:t>Learning &amp; Behavior</w:t>
      </w:r>
      <w:r>
        <w:t xml:space="preserve">, </w:t>
      </w:r>
      <w:r>
        <w:rPr>
          <w:i/>
          <w:iCs/>
        </w:rPr>
        <w:t>32</w:t>
      </w:r>
      <w:r>
        <w:t>(1), 4–14. https://doi.org/10.3758/BF03196002</w:t>
      </w:r>
    </w:p>
    <w:p w14:paraId="398F8F00" w14:textId="77777777" w:rsidR="008411FC" w:rsidRDefault="008411FC" w:rsidP="008411FC">
      <w:pPr>
        <w:pStyle w:val="Bibliography"/>
      </w:pPr>
      <w:r w:rsidRPr="00ED21DA">
        <w:rPr>
          <w:lang w:val="fr-FR"/>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536DC259" w14:textId="77777777" w:rsidR="008411FC" w:rsidRDefault="008411FC" w:rsidP="008411FC">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34C5B7E2" w14:textId="77777777" w:rsidR="008411FC" w:rsidRDefault="008411FC" w:rsidP="008411FC">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202C33FE" w14:textId="77777777" w:rsidR="008411FC" w:rsidRDefault="008411FC" w:rsidP="008411FC">
      <w:pPr>
        <w:pStyle w:val="Bibliography"/>
      </w:pPr>
      <w:r>
        <w:t xml:space="preserve">Lewis, S. E. (1995). Roost Fidelity of Bats: A Review. </w:t>
      </w:r>
      <w:r>
        <w:rPr>
          <w:i/>
          <w:iCs/>
        </w:rPr>
        <w:t>Journal of Mammalogy</w:t>
      </w:r>
      <w:r>
        <w:t xml:space="preserve">, </w:t>
      </w:r>
      <w:r>
        <w:rPr>
          <w:i/>
          <w:iCs/>
        </w:rPr>
        <w:t>76</w:t>
      </w:r>
      <w:r>
        <w:t>(2), 481–496. https://doi.org/10.2307/1382357</w:t>
      </w:r>
    </w:p>
    <w:p w14:paraId="5AD35769" w14:textId="77777777" w:rsidR="008411FC" w:rsidRDefault="008411FC" w:rsidP="008411FC">
      <w:pPr>
        <w:pStyle w:val="Bibliography"/>
      </w:pPr>
      <w:r w:rsidRPr="00ED21D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78CD4390" w14:textId="77777777" w:rsidR="008411FC" w:rsidRDefault="008411FC" w:rsidP="008411FC">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75A5E525" w14:textId="77777777" w:rsidR="008411FC" w:rsidRDefault="008411FC" w:rsidP="008411FC">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7854A3C4" w14:textId="77777777" w:rsidR="008411FC" w:rsidRDefault="008411FC" w:rsidP="008411FC">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621B829F" w14:textId="77777777" w:rsidR="008411FC" w:rsidRDefault="008411FC" w:rsidP="008411FC">
      <w:pPr>
        <w:pStyle w:val="Bibliography"/>
      </w:pPr>
      <w:r>
        <w:lastRenderedPageBreak/>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546F07AB" w14:textId="77777777" w:rsidR="008411FC" w:rsidRDefault="008411FC" w:rsidP="008411FC">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2861944" w14:textId="77777777" w:rsidR="008411FC" w:rsidRDefault="008411FC" w:rsidP="008411FC">
      <w:pPr>
        <w:pStyle w:val="Bibliography"/>
      </w:pPr>
      <w:r>
        <w:t xml:space="preserve">Marzluff, J. M. (with Balda, R. P.). (2010). </w:t>
      </w:r>
      <w:r>
        <w:rPr>
          <w:i/>
          <w:iCs/>
        </w:rPr>
        <w:t>The Pinyon Jay: Behavioral Ecology of a Colonial and Cooperative Corvid</w:t>
      </w:r>
      <w:r>
        <w:t>. Bloomsbury Publishing Plc.</w:t>
      </w:r>
    </w:p>
    <w:p w14:paraId="2D841FFE" w14:textId="77777777" w:rsidR="008411FC" w:rsidRDefault="008411FC" w:rsidP="008411FC">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40CC2864" w14:textId="77777777" w:rsidR="008411FC" w:rsidRDefault="008411FC" w:rsidP="008411FC">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73366B5A" w14:textId="77777777" w:rsidR="008411FC" w:rsidRDefault="008411FC" w:rsidP="008411FC">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09C15289" w14:textId="77777777" w:rsidR="008411FC" w:rsidRDefault="008411FC" w:rsidP="008411FC">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5888088A" w14:textId="77777777" w:rsidR="008411FC" w:rsidRDefault="008411FC" w:rsidP="008411FC">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75BC8DDE" w14:textId="77777777" w:rsidR="008411FC" w:rsidRPr="00ED21DA" w:rsidRDefault="008411FC" w:rsidP="008411FC">
      <w:pPr>
        <w:pStyle w:val="Bibliography"/>
        <w:rPr>
          <w:lang w:val="es-ES"/>
        </w:rPr>
      </w:pPr>
      <w:r>
        <w:lastRenderedPageBreak/>
        <w:t xml:space="preserve">Mock, D. W., Lamey, T. C., &amp; Thompson, D. B. A. (1988). Falsifiability and the Information Centre Hypothesis. </w:t>
      </w:r>
      <w:r w:rsidRPr="00ED21DA">
        <w:rPr>
          <w:i/>
          <w:iCs/>
          <w:lang w:val="es-ES"/>
        </w:rPr>
        <w:t>Ornis Scandinavica</w:t>
      </w:r>
      <w:r w:rsidRPr="00ED21DA">
        <w:rPr>
          <w:lang w:val="es-ES"/>
        </w:rPr>
        <w:t xml:space="preserve">, </w:t>
      </w:r>
      <w:r w:rsidRPr="00ED21DA">
        <w:rPr>
          <w:i/>
          <w:iCs/>
          <w:lang w:val="es-ES"/>
        </w:rPr>
        <w:t>19</w:t>
      </w:r>
      <w:r w:rsidRPr="00ED21DA">
        <w:rPr>
          <w:lang w:val="es-ES"/>
        </w:rPr>
        <w:t>(3), 231. https://doi.org/10.2307/3676564</w:t>
      </w:r>
    </w:p>
    <w:p w14:paraId="5D9B6187" w14:textId="77777777" w:rsidR="008411FC" w:rsidRDefault="008411FC" w:rsidP="008411FC">
      <w:pPr>
        <w:pStyle w:val="Bibliography"/>
      </w:pPr>
      <w:r w:rsidRPr="00ED21DA">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2CF956D4" w14:textId="77777777" w:rsidR="008411FC" w:rsidRDefault="008411FC" w:rsidP="008411FC">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7484D43C" w14:textId="77777777" w:rsidR="008411FC" w:rsidRDefault="008411FC" w:rsidP="008411FC">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26CEFE1B" w14:textId="77777777" w:rsidR="008411FC" w:rsidRDefault="008411FC" w:rsidP="008411FC">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6DF71278" w14:textId="77777777" w:rsidR="008411FC" w:rsidRDefault="008411FC" w:rsidP="008411FC">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3A8C7C6E" w14:textId="77777777" w:rsidR="008411FC" w:rsidRDefault="008411FC" w:rsidP="008411FC">
      <w:pPr>
        <w:pStyle w:val="Bibliography"/>
      </w:pPr>
      <w:r>
        <w:t xml:space="preserve">Németh, Z., &amp; Moore, F. R. (2014). </w:t>
      </w:r>
      <w:r w:rsidRPr="00ED21DA">
        <w:rPr>
          <w:lang w:val="fr-FR"/>
        </w:rPr>
        <w:t xml:space="preserve">Information acquisition during migration: A social perspective. </w:t>
      </w:r>
      <w:r>
        <w:rPr>
          <w:i/>
          <w:iCs/>
        </w:rPr>
        <w:t>The Auk</w:t>
      </w:r>
      <w:r>
        <w:t xml:space="preserve">, </w:t>
      </w:r>
      <w:r>
        <w:rPr>
          <w:i/>
          <w:iCs/>
        </w:rPr>
        <w:t>131</w:t>
      </w:r>
      <w:r>
        <w:t>(2), 186–194. https://doi.org/10.1642/AUK-13-195.1</w:t>
      </w:r>
    </w:p>
    <w:p w14:paraId="3A8E6519" w14:textId="77777777" w:rsidR="008411FC" w:rsidRDefault="008411FC" w:rsidP="008411FC">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03C94175" w14:textId="77777777" w:rsidR="008411FC" w:rsidRDefault="008411FC" w:rsidP="008411FC">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5AE0E305" w14:textId="77777777" w:rsidR="008411FC" w:rsidRDefault="008411FC" w:rsidP="008411FC">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00721588" w14:textId="77777777" w:rsidR="008411FC" w:rsidRDefault="008411FC" w:rsidP="008411FC">
      <w:pPr>
        <w:pStyle w:val="Bibliography"/>
      </w:pPr>
      <w:r>
        <w:lastRenderedPageBreak/>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33B0A64C" w14:textId="77777777" w:rsidR="008411FC" w:rsidRDefault="008411FC" w:rsidP="008411FC">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1AE88BAD" w14:textId="77777777" w:rsidR="008411FC" w:rsidRDefault="008411FC" w:rsidP="008411FC">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66433790" w14:textId="77777777" w:rsidR="008411FC" w:rsidRDefault="008411FC" w:rsidP="008411FC">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3BB76AFD" w14:textId="77777777" w:rsidR="008411FC" w:rsidRDefault="008411FC" w:rsidP="008411FC">
      <w:pPr>
        <w:pStyle w:val="Bibliography"/>
      </w:pPr>
      <w:r>
        <w:t xml:space="preserve">Peters, R. H. (1983). </w:t>
      </w:r>
      <w:r>
        <w:rPr>
          <w:i/>
          <w:iCs/>
        </w:rPr>
        <w:t>The Ecological Implications of Body Size</w:t>
      </w:r>
      <w:r>
        <w:t xml:space="preserve"> (1st ed.). Cambridge University Press. https://doi.org/10.1017/CBO9780511608551</w:t>
      </w:r>
    </w:p>
    <w:p w14:paraId="06903BA3" w14:textId="77777777" w:rsidR="008411FC" w:rsidRDefault="008411FC" w:rsidP="008411FC">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664C99E1" w14:textId="77777777" w:rsidR="008411FC" w:rsidRDefault="008411FC" w:rsidP="008411FC">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23B83963" w14:textId="77777777" w:rsidR="008411FC" w:rsidRDefault="008411FC" w:rsidP="008411FC">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6D7E4CF9" w14:textId="77777777" w:rsidR="008411FC" w:rsidRDefault="008411FC" w:rsidP="008411FC">
      <w:pPr>
        <w:pStyle w:val="Bibliography"/>
      </w:pPr>
      <w:r>
        <w:lastRenderedPageBreak/>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215BEDA3" w14:textId="77777777" w:rsidR="008411FC" w:rsidRDefault="008411FC" w:rsidP="008411FC">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5EB83F62" w14:textId="77777777" w:rsidR="008411FC" w:rsidRDefault="008411FC" w:rsidP="008411FC">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5D648324" w14:textId="77777777" w:rsidR="008411FC" w:rsidRDefault="008411FC" w:rsidP="008411FC">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7407F589" w14:textId="77777777" w:rsidR="008411FC" w:rsidRDefault="008411FC" w:rsidP="008411FC">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70637377" w14:textId="77777777" w:rsidR="008411FC" w:rsidRDefault="008411FC" w:rsidP="008411FC">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32518F3F" w14:textId="77777777" w:rsidR="008411FC" w:rsidRDefault="008411FC" w:rsidP="008411FC">
      <w:pPr>
        <w:pStyle w:val="Bibliography"/>
      </w:pPr>
      <w:r w:rsidRPr="00ED21DA">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7DF136D4" w14:textId="77777777" w:rsidR="008411FC" w:rsidRDefault="008411FC" w:rsidP="008411FC">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29D16624" w14:textId="77777777" w:rsidR="008411FC" w:rsidRDefault="008411FC" w:rsidP="008411FC">
      <w:pPr>
        <w:pStyle w:val="Bibliography"/>
      </w:pPr>
      <w:r>
        <w:lastRenderedPageBreak/>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6148481F" w14:textId="77777777" w:rsidR="008411FC" w:rsidRDefault="008411FC" w:rsidP="008411FC">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2D03AD52" w14:textId="77777777" w:rsidR="008411FC" w:rsidRDefault="008411FC" w:rsidP="008411FC">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011CF763" w14:textId="77777777" w:rsidR="008411FC" w:rsidRDefault="008411FC" w:rsidP="008411FC">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F4B4736" w14:textId="77777777" w:rsidR="008411FC" w:rsidRDefault="008411FC" w:rsidP="008411FC">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15F7CFF1" w14:textId="77777777" w:rsidR="008411FC" w:rsidRDefault="008411FC" w:rsidP="008411FC">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EF11003" w14:textId="77777777" w:rsidR="008411FC" w:rsidRDefault="008411FC" w:rsidP="008411FC">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61003D85" w14:textId="77777777" w:rsidR="008411FC" w:rsidRDefault="008411FC" w:rsidP="008411FC">
      <w:pPr>
        <w:pStyle w:val="Bibliography"/>
      </w:pPr>
      <w:r>
        <w:lastRenderedPageBreak/>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61450FE0" w14:textId="77777777" w:rsidR="008411FC" w:rsidRPr="00ED21DA" w:rsidRDefault="008411FC" w:rsidP="008411FC">
      <w:pPr>
        <w:pStyle w:val="Bibliography"/>
        <w:rPr>
          <w:lang w:val="es-ES"/>
        </w:rPr>
      </w:pPr>
      <w:r>
        <w:t xml:space="preserve">Twining, C. W., Brenna, J. T., Lawrence, P., Winkler, D. W., Flecker, A. S., &amp; Hairston, N. G. (2019). Aquatic and terrestrial resources are not nutritionally reciprocal for consumers. </w:t>
      </w:r>
      <w:r w:rsidRPr="00ED21DA">
        <w:rPr>
          <w:i/>
          <w:iCs/>
          <w:lang w:val="es-ES"/>
        </w:rPr>
        <w:t>Functional Ecology</w:t>
      </w:r>
      <w:r w:rsidRPr="00ED21DA">
        <w:rPr>
          <w:lang w:val="es-ES"/>
        </w:rPr>
        <w:t xml:space="preserve">, </w:t>
      </w:r>
      <w:r w:rsidRPr="00ED21DA">
        <w:rPr>
          <w:i/>
          <w:iCs/>
          <w:lang w:val="es-ES"/>
        </w:rPr>
        <w:t>33</w:t>
      </w:r>
      <w:r w:rsidRPr="00ED21DA">
        <w:rPr>
          <w:lang w:val="es-ES"/>
        </w:rPr>
        <w:t>(10), 2042–2052. https://doi.org/10.1111/1365-2435.13401</w:t>
      </w:r>
    </w:p>
    <w:p w14:paraId="317EE82E" w14:textId="77777777" w:rsidR="008411FC" w:rsidRDefault="008411FC" w:rsidP="008411FC">
      <w:pPr>
        <w:pStyle w:val="Bibliography"/>
      </w:pPr>
      <w:r w:rsidRPr="00ED21DA">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6C9E0473" w14:textId="77777777" w:rsidR="008411FC" w:rsidRDefault="008411FC" w:rsidP="008411FC">
      <w:pPr>
        <w:pStyle w:val="Bibliography"/>
      </w:pPr>
      <w:r w:rsidRPr="00ED21DA">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051DA485" w14:textId="77777777" w:rsidR="008411FC" w:rsidRDefault="008411FC" w:rsidP="008411FC">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5D3D35CA" w14:textId="77777777" w:rsidR="008411FC" w:rsidRDefault="008411FC" w:rsidP="008411FC">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10457E6C" w14:textId="77777777" w:rsidR="008411FC" w:rsidRDefault="008411FC" w:rsidP="008411FC">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550FA842" w14:textId="77777777" w:rsidR="008411FC" w:rsidRDefault="008411FC" w:rsidP="008411FC">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54B6E090" w14:textId="77777777" w:rsidR="008411FC" w:rsidRDefault="008411FC" w:rsidP="008411FC">
      <w:pPr>
        <w:pStyle w:val="Bibliography"/>
      </w:pPr>
      <w:r>
        <w:lastRenderedPageBreak/>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06D1E66F" w14:textId="77777777" w:rsidR="008411FC" w:rsidRPr="00ED21DA" w:rsidRDefault="008411FC" w:rsidP="008411FC">
      <w:pPr>
        <w:pStyle w:val="Bibliography"/>
        <w:rPr>
          <w:lang w:val="es-ES"/>
        </w:rPr>
      </w:pPr>
      <w:r>
        <w:t xml:space="preserve">Weimerskirch, H., Bertrand, S., Silva, J., Marques, J. C., &amp; Goya, E. (2010). Use of Social Information in Seabirds: Compass Rafts Indicate the Heading of Food Patches. </w:t>
      </w:r>
      <w:r w:rsidRPr="00ED21DA">
        <w:rPr>
          <w:i/>
          <w:iCs/>
          <w:lang w:val="es-ES"/>
        </w:rPr>
        <w:t>PLoS ONE</w:t>
      </w:r>
      <w:r w:rsidRPr="00ED21DA">
        <w:rPr>
          <w:lang w:val="es-ES"/>
        </w:rPr>
        <w:t xml:space="preserve">, </w:t>
      </w:r>
      <w:r w:rsidRPr="00ED21DA">
        <w:rPr>
          <w:i/>
          <w:iCs/>
          <w:lang w:val="es-ES"/>
        </w:rPr>
        <w:t>5</w:t>
      </w:r>
      <w:r w:rsidRPr="00ED21DA">
        <w:rPr>
          <w:lang w:val="es-ES"/>
        </w:rPr>
        <w:t>(3), e9928. https://doi.org/10.1371/journal.pone.0009928</w:t>
      </w:r>
    </w:p>
    <w:p w14:paraId="3D81D5F0" w14:textId="77777777" w:rsidR="008411FC" w:rsidRDefault="008411FC" w:rsidP="008411FC">
      <w:pPr>
        <w:pStyle w:val="Bibliography"/>
      </w:pPr>
      <w:r w:rsidRPr="00ED21D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38F93912" w14:textId="77777777" w:rsidR="008411FC" w:rsidRDefault="008411FC" w:rsidP="008411FC">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4C0F3C0F" w14:textId="77777777" w:rsidR="008411FC" w:rsidRDefault="008411FC" w:rsidP="008411FC">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7F7FE117" w14:textId="77777777" w:rsidR="008411FC" w:rsidRDefault="008411FC" w:rsidP="008411FC">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67EB20CB" w14:textId="77777777" w:rsidR="008411FC" w:rsidRDefault="008411FC" w:rsidP="008411FC">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42560C40" w14:textId="77777777" w:rsidR="008411FC" w:rsidRDefault="008411FC" w:rsidP="008411FC">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3430EBAC" w14:textId="25AB903C"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19"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Dormann, C. F., Elith, J., Bacher, S., Buchmann, C., Carl, G., Carré, G., ... &amp; Lautenbach, S. (2013). Collinearity: a review of methods to deal with it and a simulation study evaluating their performance. Ecography,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aramszegi, L. Z., &amp; Eens,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Lefebvre L, Reader SM, Sol D (2004). Brains, innovations and evolution in birds and primates. Brain Behav Evol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Boogert, N., Buskell, A., Cross, F. R., Currie, A., Jelbert, S., Lukas, D., 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0"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indt, L. P., Catitti, B., Steiner, F. M., Schlick-Steiner, B. C., Grüebler, M. U., &amp; Kormann, U. G (2024). Ontogeny of communal roosting behaviour in a long-lived raptor. </w:t>
      </w:r>
      <w:r w:rsidRPr="00AD0CC1">
        <w:rPr>
          <w:rFonts w:ascii="Times New Roman" w:hAnsi="Times New Roman" w:cs="Times New Roman"/>
          <w:i/>
          <w:iCs/>
          <w:sz w:val="24"/>
          <w:szCs w:val="24"/>
        </w:rPr>
        <w:t>Carry-Over Effects across Life Stages in Red Kites Milvus milvus</w:t>
      </w:r>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aers, J. B., Rothman, R. S., Hudson, D. R., Balanoff, A. M., Beatty, B., Dechmann, D. K. N., De Vries, D., Dunn, J. C., Fleagle, J. G., Gilbert, C. C., Goswami, A., Iwaniuk, A. N., Jungers, W. L., Kerney, M., Ksepka,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1"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eele, S. Q., Conde, D. A., Baudisch, A., Bruslund, S., Iwaniuk, A., Staerk,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Overveld, T., Sol, D., Blanco, G., Margalida, A., De La Riva, M., &amp; Donázar,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Weir, A. A., Chappell, J., &amp; Kacelnik,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r w:rsidRPr="00AD0CC1">
        <w:rPr>
          <w:rFonts w:ascii="Times New Roman" w:hAnsi="Times New Roman" w:cs="Times New Roman"/>
          <w:i/>
          <w:iCs/>
          <w:sz w:val="24"/>
          <w:szCs w:val="24"/>
        </w:rPr>
        <w:t>Hilgardia</w:t>
      </w:r>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0907A1" w14:textId="77777777" w:rsidR="008411FC" w:rsidRDefault="00084648" w:rsidP="008411FC">
      <w:pPr>
        <w:pStyle w:val="Bibliography"/>
      </w:pPr>
      <w:r w:rsidRPr="00AD0CC1">
        <w:rPr>
          <w:sz w:val="24"/>
          <w:szCs w:val="24"/>
        </w:rPr>
        <w:fldChar w:fldCharType="begin"/>
      </w:r>
      <w:r w:rsidR="00DF6B32" w:rsidRPr="00037916">
        <w:rPr>
          <w:sz w:val="24"/>
          <w:szCs w:val="24"/>
          <w:lang w:val="es-ES"/>
        </w:rPr>
        <w:instrText xml:space="preserve"> ADDIN ZOTERO_BIBL {"uncited":[],"omitted":[],"custom":[]} CSL_BIBLIOGRAPHY </w:instrText>
      </w:r>
      <w:r w:rsidRPr="00AD0CC1">
        <w:rPr>
          <w:sz w:val="24"/>
          <w:szCs w:val="24"/>
        </w:rPr>
        <w:fldChar w:fldCharType="separate"/>
      </w:r>
      <w:r w:rsidR="008411FC" w:rsidRPr="008411FC">
        <w:rPr>
          <w:lang w:val="es-ES"/>
        </w:rPr>
        <w:t xml:space="preserve">Aguilera-Alcalá, N., Morales-Reyes, Z., Martín-López, B., Moleón, M., &amp; Sánchez-Zapata, J. A. (2020). </w:t>
      </w:r>
      <w:r w:rsidR="008411FC">
        <w:t xml:space="preserve">Role of scavengers in providing non-material contributions to people. </w:t>
      </w:r>
      <w:r w:rsidR="008411FC">
        <w:rPr>
          <w:i/>
          <w:iCs/>
        </w:rPr>
        <w:t>Ecological Indicators</w:t>
      </w:r>
      <w:r w:rsidR="008411FC">
        <w:t xml:space="preserve">, </w:t>
      </w:r>
      <w:r w:rsidR="008411FC">
        <w:rPr>
          <w:i/>
          <w:iCs/>
        </w:rPr>
        <w:t>117</w:t>
      </w:r>
      <w:r w:rsidR="008411FC">
        <w:t>, 106643. https://doi.org/10.1016/j.ecolind.2020.106643</w:t>
      </w:r>
    </w:p>
    <w:p w14:paraId="737657C5" w14:textId="77777777" w:rsidR="008411FC" w:rsidRDefault="008411FC" w:rsidP="008411FC">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1E1207D2" w14:textId="77777777" w:rsidR="008411FC" w:rsidRDefault="008411FC" w:rsidP="008411FC">
      <w:pPr>
        <w:pStyle w:val="Bibliography"/>
      </w:pPr>
      <w:r>
        <w:lastRenderedPageBreak/>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4C2C274" w14:textId="77777777" w:rsidR="008411FC" w:rsidRDefault="008411FC" w:rsidP="008411FC">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2EAABAB4" w14:textId="77777777" w:rsidR="008411FC" w:rsidRDefault="008411FC" w:rsidP="008411FC">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66C947B5" w14:textId="77777777" w:rsidR="008411FC" w:rsidRDefault="008411FC" w:rsidP="008411FC">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52D0CD0F" w14:textId="77777777" w:rsidR="008411FC" w:rsidRDefault="008411FC" w:rsidP="008411FC">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2F579E47" w14:textId="77777777" w:rsidR="008411FC" w:rsidRDefault="008411FC" w:rsidP="008411FC">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4F5FDDDD" w14:textId="77777777" w:rsidR="008411FC" w:rsidRDefault="008411FC" w:rsidP="008411FC">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2BCF397C" w14:textId="77777777" w:rsidR="008411FC" w:rsidRDefault="008411FC" w:rsidP="008411FC">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47DD077D" w14:textId="77777777" w:rsidR="008411FC" w:rsidRDefault="008411FC" w:rsidP="008411FC">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05751E28" w14:textId="77777777" w:rsidR="008411FC" w:rsidRDefault="008411FC" w:rsidP="008411FC">
      <w:pPr>
        <w:pStyle w:val="Bibliography"/>
      </w:pPr>
      <w:r>
        <w:lastRenderedPageBreak/>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79128C8A" w14:textId="77777777" w:rsidR="008411FC" w:rsidRDefault="008411FC" w:rsidP="008411FC">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7A68A2F" w14:textId="77777777" w:rsidR="008411FC" w:rsidRDefault="008411FC" w:rsidP="008411FC">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2B101740" w14:textId="77777777" w:rsidR="008411FC" w:rsidRDefault="008411FC" w:rsidP="008411FC">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2358B47D" w14:textId="77777777" w:rsidR="008411FC" w:rsidRDefault="008411FC" w:rsidP="008411FC">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1D10E8C4" w14:textId="77777777" w:rsidR="008411FC" w:rsidRDefault="008411FC" w:rsidP="008411FC">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2CBE7A60" w14:textId="77777777" w:rsidR="008411FC" w:rsidRDefault="008411FC" w:rsidP="008411FC">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2269802E" w14:textId="77777777" w:rsidR="008411FC" w:rsidRDefault="008411FC" w:rsidP="008411FC">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44672D3E" w14:textId="77777777" w:rsidR="008411FC" w:rsidRDefault="008411FC" w:rsidP="008411FC">
      <w:pPr>
        <w:pStyle w:val="Bibliography"/>
      </w:pPr>
      <w:r>
        <w:t xml:space="preserve">Campbell, M. O. (2015). </w:t>
      </w:r>
      <w:r>
        <w:rPr>
          <w:i/>
          <w:iCs/>
        </w:rPr>
        <w:t>Vultures: Their Evolution, Ecology and Conservation</w:t>
      </w:r>
      <w:r>
        <w:t xml:space="preserve"> (0 ed.). CRC Press. https://doi.org/10.1201/b18638</w:t>
      </w:r>
    </w:p>
    <w:p w14:paraId="453F76C5" w14:textId="77777777" w:rsidR="008411FC" w:rsidRDefault="008411FC" w:rsidP="008411FC">
      <w:pPr>
        <w:pStyle w:val="Bibliography"/>
      </w:pPr>
      <w:r>
        <w:lastRenderedPageBreak/>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2EBC35D7" w14:textId="77777777" w:rsidR="008411FC" w:rsidRDefault="008411FC" w:rsidP="008411FC">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056A3D85" w14:textId="77777777" w:rsidR="008411FC" w:rsidRDefault="008411FC" w:rsidP="008411FC">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57C6C492" w14:textId="77777777" w:rsidR="008411FC" w:rsidRDefault="008411FC" w:rsidP="008411FC">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7F700A26" w14:textId="77777777" w:rsidR="008411FC" w:rsidRDefault="008411FC" w:rsidP="008411FC">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08425057" w14:textId="77777777" w:rsidR="008411FC" w:rsidRDefault="008411FC" w:rsidP="008411FC">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7310C8E2" w14:textId="77777777" w:rsidR="008411FC" w:rsidRDefault="008411FC" w:rsidP="008411FC">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65F7778B" w14:textId="77777777" w:rsidR="008411FC" w:rsidRDefault="008411FC" w:rsidP="008411FC">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61B1E9A2" w14:textId="77777777" w:rsidR="008411FC" w:rsidRDefault="008411FC" w:rsidP="008411FC">
      <w:pPr>
        <w:pStyle w:val="Bibliography"/>
      </w:pPr>
      <w:r>
        <w:lastRenderedPageBreak/>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015CD967" w14:textId="77777777" w:rsidR="008411FC" w:rsidRDefault="008411FC" w:rsidP="008411FC">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620CE6F5" w14:textId="77777777" w:rsidR="008411FC" w:rsidRDefault="008411FC" w:rsidP="008411FC">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24053B18" w14:textId="77777777" w:rsidR="008411FC" w:rsidRDefault="008411FC" w:rsidP="008411FC">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77B8D0D8" w14:textId="77777777" w:rsidR="008411FC" w:rsidRDefault="008411FC" w:rsidP="008411FC">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0830F977" w14:textId="77777777" w:rsidR="008411FC" w:rsidRDefault="008411FC" w:rsidP="008411FC">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59DEFB9B" w14:textId="77777777" w:rsidR="008411FC" w:rsidRDefault="008411FC" w:rsidP="008411FC">
      <w:pPr>
        <w:pStyle w:val="Bibliography"/>
      </w:pPr>
      <w:r>
        <w:t xml:space="preserve">Franklin, D. C., Garnett, S. T., Luck, G. W., Gutierrez-Ibanez, C., &amp; Iwaniuk, A. N. (2014). Relative brain size in Australian birds. </w:t>
      </w:r>
      <w:r>
        <w:rPr>
          <w:i/>
          <w:iCs/>
        </w:rPr>
        <w:t>Emu</w:t>
      </w:r>
      <w:r>
        <w:t>. https://doi.org/10.1071/MU13034</w:t>
      </w:r>
    </w:p>
    <w:p w14:paraId="5A675E0C" w14:textId="77777777" w:rsidR="008411FC" w:rsidRDefault="008411FC" w:rsidP="008411FC">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A8FCC0C" w14:textId="77777777" w:rsidR="008411FC" w:rsidRDefault="008411FC" w:rsidP="008411FC">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0993D276" w14:textId="77777777" w:rsidR="008411FC" w:rsidRDefault="008411FC" w:rsidP="008411FC">
      <w:pPr>
        <w:pStyle w:val="Bibliography"/>
      </w:pPr>
      <w:r>
        <w:lastRenderedPageBreak/>
        <w:t xml:space="preserve">Golley, F. B. (1960). Energy Dynamics of a Food Chain of an Old‐Field Community. </w:t>
      </w:r>
      <w:r>
        <w:rPr>
          <w:i/>
          <w:iCs/>
        </w:rPr>
        <w:t>Ecological Monographs</w:t>
      </w:r>
      <w:r>
        <w:t xml:space="preserve">, </w:t>
      </w:r>
      <w:r>
        <w:rPr>
          <w:i/>
          <w:iCs/>
        </w:rPr>
        <w:t>30</w:t>
      </w:r>
      <w:r>
        <w:t>(2), 187–206. https://doi.org/10.2307/1948551</w:t>
      </w:r>
    </w:p>
    <w:p w14:paraId="06FDB424" w14:textId="77777777" w:rsidR="008411FC" w:rsidRDefault="008411FC" w:rsidP="008411FC">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4DF47031" w14:textId="77777777" w:rsidR="008411FC" w:rsidRDefault="008411FC" w:rsidP="008411FC">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3580DA99" w14:textId="77777777" w:rsidR="008411FC" w:rsidRDefault="008411FC" w:rsidP="008411FC">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2B4EEE68" w14:textId="77777777" w:rsidR="008411FC" w:rsidRDefault="008411FC" w:rsidP="008411FC">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0E1CE8EC" w14:textId="77777777" w:rsidR="008411FC" w:rsidRDefault="008411FC" w:rsidP="008411FC">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062050BF" w14:textId="77777777" w:rsidR="008411FC" w:rsidRPr="00ED21DA" w:rsidRDefault="008411FC" w:rsidP="008411FC">
      <w:pPr>
        <w:pStyle w:val="Bibliography"/>
        <w:rPr>
          <w:lang w:val="es-ES"/>
        </w:rPr>
      </w:pPr>
      <w:r>
        <w:t xml:space="preserve">Hernández-Montero, J. R., Reusch, C., Simon, R., Schöner, C. R., &amp; Kerth, G. (2020). Free-ranging bats combine three different cognitive processes for roost localization. </w:t>
      </w:r>
      <w:r w:rsidRPr="00ED21DA">
        <w:rPr>
          <w:i/>
          <w:iCs/>
          <w:lang w:val="es-ES"/>
        </w:rPr>
        <w:t>Oecologia</w:t>
      </w:r>
      <w:r w:rsidRPr="00ED21DA">
        <w:rPr>
          <w:lang w:val="es-ES"/>
        </w:rPr>
        <w:t xml:space="preserve">, </w:t>
      </w:r>
      <w:r w:rsidRPr="00ED21DA">
        <w:rPr>
          <w:i/>
          <w:iCs/>
          <w:lang w:val="es-ES"/>
        </w:rPr>
        <w:t>192</w:t>
      </w:r>
      <w:r w:rsidRPr="00ED21DA">
        <w:rPr>
          <w:lang w:val="es-ES"/>
        </w:rPr>
        <w:t>(4), 979–988. https://doi.org/10.1007/s00442-020-04634-8</w:t>
      </w:r>
    </w:p>
    <w:p w14:paraId="20C66CE8" w14:textId="77777777" w:rsidR="008411FC" w:rsidRDefault="008411FC" w:rsidP="008411FC">
      <w:pPr>
        <w:pStyle w:val="Bibliography"/>
      </w:pPr>
      <w:r w:rsidRPr="00ED21DA">
        <w:rPr>
          <w:lang w:val="es-ES"/>
        </w:rPr>
        <w:lastRenderedPageBreak/>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774CB8A0" w14:textId="77777777" w:rsidR="008411FC" w:rsidRDefault="008411FC" w:rsidP="008411FC">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5553C2BE" w14:textId="77777777" w:rsidR="008411FC" w:rsidRDefault="008411FC" w:rsidP="008411FC">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0962CD2A" w14:textId="77777777" w:rsidR="008411FC" w:rsidRDefault="008411FC" w:rsidP="008411FC">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2E658B71" w14:textId="77777777" w:rsidR="008411FC" w:rsidRDefault="008411FC" w:rsidP="008411FC">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08A336F6" w14:textId="77777777" w:rsidR="008411FC" w:rsidRPr="00ED21DA" w:rsidRDefault="008411FC" w:rsidP="008411FC">
      <w:pPr>
        <w:pStyle w:val="Bibliography"/>
        <w:rPr>
          <w:lang w:val="es-ES"/>
        </w:rPr>
      </w:pPr>
      <w:r w:rsidRPr="00ED21DA">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ED21DA">
        <w:rPr>
          <w:i/>
          <w:iCs/>
          <w:lang w:val="es-ES"/>
        </w:rPr>
        <w:t>Ibis</w:t>
      </w:r>
      <w:r w:rsidRPr="00ED21DA">
        <w:rPr>
          <w:lang w:val="es-ES"/>
        </w:rPr>
        <w:t xml:space="preserve">, </w:t>
      </w:r>
      <w:r w:rsidRPr="00ED21DA">
        <w:rPr>
          <w:i/>
          <w:iCs/>
          <w:lang w:val="es-ES"/>
        </w:rPr>
        <w:t>161</w:t>
      </w:r>
      <w:r w:rsidRPr="00ED21DA">
        <w:rPr>
          <w:lang w:val="es-ES"/>
        </w:rPr>
        <w:t>(4), 839–853. https://doi.org/10.1111/ibi.12678</w:t>
      </w:r>
    </w:p>
    <w:p w14:paraId="788024B9" w14:textId="77777777" w:rsidR="008411FC" w:rsidRDefault="008411FC" w:rsidP="008411FC">
      <w:pPr>
        <w:pStyle w:val="Bibliography"/>
      </w:pPr>
      <w:r w:rsidRPr="00ED21D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670DD799" w14:textId="77777777" w:rsidR="008411FC" w:rsidRDefault="008411FC" w:rsidP="008411FC">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1914F54E" w14:textId="77777777" w:rsidR="008411FC" w:rsidRDefault="008411FC" w:rsidP="008411FC">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54137A51" w14:textId="77777777" w:rsidR="008411FC" w:rsidRDefault="008411FC" w:rsidP="008411FC">
      <w:pPr>
        <w:pStyle w:val="Bibliography"/>
      </w:pPr>
      <w:r>
        <w:lastRenderedPageBreak/>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0A484C1F" w14:textId="77777777" w:rsidR="008411FC" w:rsidRDefault="008411FC" w:rsidP="008411FC">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129CFACF" w14:textId="77777777" w:rsidR="008411FC" w:rsidRDefault="008411FC" w:rsidP="008411FC">
      <w:pPr>
        <w:pStyle w:val="Bibliography"/>
      </w:pPr>
      <w:r>
        <w:t xml:space="preserve">Kunz, T. H. (Ed.). (1982). </w:t>
      </w:r>
      <w:r>
        <w:rPr>
          <w:i/>
          <w:iCs/>
        </w:rPr>
        <w:t>Ecology of Bats</w:t>
      </w:r>
      <w:r>
        <w:t>. Springer US. https://doi.org/10.1007/978-1-4613-3421-7</w:t>
      </w:r>
    </w:p>
    <w:p w14:paraId="2B4E9DDC" w14:textId="77777777" w:rsidR="008411FC" w:rsidRDefault="008411FC" w:rsidP="008411FC">
      <w:pPr>
        <w:pStyle w:val="Bibliography"/>
      </w:pPr>
      <w:r>
        <w:t xml:space="preserve">Laland, K. N. (2004). Social learning strategies. </w:t>
      </w:r>
      <w:r>
        <w:rPr>
          <w:i/>
          <w:iCs/>
        </w:rPr>
        <w:t>Learning &amp; Behavior</w:t>
      </w:r>
      <w:r>
        <w:t xml:space="preserve">, </w:t>
      </w:r>
      <w:r>
        <w:rPr>
          <w:i/>
          <w:iCs/>
        </w:rPr>
        <w:t>32</w:t>
      </w:r>
      <w:r>
        <w:t>(1), 4–14. https://doi.org/10.3758/BF03196002</w:t>
      </w:r>
    </w:p>
    <w:p w14:paraId="020ABF6B" w14:textId="77777777" w:rsidR="008411FC" w:rsidRDefault="008411FC" w:rsidP="008411FC">
      <w:pPr>
        <w:pStyle w:val="Bibliography"/>
      </w:pPr>
      <w:r w:rsidRPr="00ED21DA">
        <w:rPr>
          <w:lang w:val="fr-FR"/>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15E0BB7" w14:textId="77777777" w:rsidR="008411FC" w:rsidRDefault="008411FC" w:rsidP="008411FC">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3FF44CE4" w14:textId="77777777" w:rsidR="008411FC" w:rsidRDefault="008411FC" w:rsidP="008411FC">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1A36967B" w14:textId="77777777" w:rsidR="008411FC" w:rsidRDefault="008411FC" w:rsidP="008411FC">
      <w:pPr>
        <w:pStyle w:val="Bibliography"/>
      </w:pPr>
      <w:r>
        <w:t xml:space="preserve">Lewis, S. E. (1995). Roost Fidelity of Bats: A Review. </w:t>
      </w:r>
      <w:r>
        <w:rPr>
          <w:i/>
          <w:iCs/>
        </w:rPr>
        <w:t>Journal of Mammalogy</w:t>
      </w:r>
      <w:r>
        <w:t xml:space="preserve">, </w:t>
      </w:r>
      <w:r>
        <w:rPr>
          <w:i/>
          <w:iCs/>
        </w:rPr>
        <w:t>76</w:t>
      </w:r>
      <w:r>
        <w:t>(2), 481–496. https://doi.org/10.2307/1382357</w:t>
      </w:r>
    </w:p>
    <w:p w14:paraId="3B37A362" w14:textId="77777777" w:rsidR="008411FC" w:rsidRDefault="008411FC" w:rsidP="008411FC">
      <w:pPr>
        <w:pStyle w:val="Bibliography"/>
      </w:pPr>
      <w:r w:rsidRPr="00ED21D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6083B101" w14:textId="77777777" w:rsidR="008411FC" w:rsidRDefault="008411FC" w:rsidP="008411FC">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72A5B5D" w14:textId="77777777" w:rsidR="008411FC" w:rsidRDefault="008411FC" w:rsidP="008411FC">
      <w:pPr>
        <w:pStyle w:val="Bibliography"/>
      </w:pPr>
      <w:r>
        <w:lastRenderedPageBreak/>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6EFFDD1E" w14:textId="77777777" w:rsidR="008411FC" w:rsidRDefault="008411FC" w:rsidP="008411FC">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68D2BC09" w14:textId="77777777" w:rsidR="008411FC" w:rsidRDefault="008411FC" w:rsidP="008411FC">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77849416" w14:textId="77777777" w:rsidR="008411FC" w:rsidRDefault="008411FC" w:rsidP="008411FC">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343202A2" w14:textId="77777777" w:rsidR="008411FC" w:rsidRDefault="008411FC" w:rsidP="008411FC">
      <w:pPr>
        <w:pStyle w:val="Bibliography"/>
      </w:pPr>
      <w:r>
        <w:t xml:space="preserve">Marzluff, J. M. (with Balda, R. P.). (2010). </w:t>
      </w:r>
      <w:r>
        <w:rPr>
          <w:i/>
          <w:iCs/>
        </w:rPr>
        <w:t>The Pinyon Jay: Behavioral Ecology of a Colonial and Cooperative Corvid</w:t>
      </w:r>
      <w:r>
        <w:t>. Bloomsbury Publishing Plc.</w:t>
      </w:r>
    </w:p>
    <w:p w14:paraId="7D9BD764" w14:textId="77777777" w:rsidR="008411FC" w:rsidRDefault="008411FC" w:rsidP="008411FC">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5EA30FA9" w14:textId="77777777" w:rsidR="008411FC" w:rsidRDefault="008411FC" w:rsidP="008411FC">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09CBBCF" w14:textId="77777777" w:rsidR="008411FC" w:rsidRDefault="008411FC" w:rsidP="008411FC">
      <w:pPr>
        <w:pStyle w:val="Bibliography"/>
      </w:pPr>
      <w:r>
        <w:lastRenderedPageBreak/>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07DDBFE1" w14:textId="77777777" w:rsidR="008411FC" w:rsidRDefault="008411FC" w:rsidP="008411FC">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6116DFBF" w14:textId="77777777" w:rsidR="008411FC" w:rsidRDefault="008411FC" w:rsidP="008411FC">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45928764" w14:textId="77777777" w:rsidR="008411FC" w:rsidRPr="00ED21DA" w:rsidRDefault="008411FC" w:rsidP="008411FC">
      <w:pPr>
        <w:pStyle w:val="Bibliography"/>
        <w:rPr>
          <w:lang w:val="es-ES"/>
        </w:rPr>
      </w:pPr>
      <w:r>
        <w:t xml:space="preserve">Mock, D. W., Lamey, T. C., &amp; Thompson, D. B. A. (1988). Falsifiability and the Information Centre Hypothesis. </w:t>
      </w:r>
      <w:r w:rsidRPr="00ED21DA">
        <w:rPr>
          <w:i/>
          <w:iCs/>
          <w:lang w:val="es-ES"/>
        </w:rPr>
        <w:t>Ornis Scandinavica</w:t>
      </w:r>
      <w:r w:rsidRPr="00ED21DA">
        <w:rPr>
          <w:lang w:val="es-ES"/>
        </w:rPr>
        <w:t xml:space="preserve">, </w:t>
      </w:r>
      <w:r w:rsidRPr="00ED21DA">
        <w:rPr>
          <w:i/>
          <w:iCs/>
          <w:lang w:val="es-ES"/>
        </w:rPr>
        <w:t>19</w:t>
      </w:r>
      <w:r w:rsidRPr="00ED21DA">
        <w:rPr>
          <w:lang w:val="es-ES"/>
        </w:rPr>
        <w:t>(3), 231. https://doi.org/10.2307/3676564</w:t>
      </w:r>
    </w:p>
    <w:p w14:paraId="2160DB7A" w14:textId="77777777" w:rsidR="008411FC" w:rsidRDefault="008411FC" w:rsidP="008411FC">
      <w:pPr>
        <w:pStyle w:val="Bibliography"/>
      </w:pPr>
      <w:r w:rsidRPr="00ED21DA">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1BD08A20" w14:textId="77777777" w:rsidR="008411FC" w:rsidRDefault="008411FC" w:rsidP="008411FC">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2A4FA6F2" w14:textId="77777777" w:rsidR="008411FC" w:rsidRDefault="008411FC" w:rsidP="008411FC">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4CC46A07" w14:textId="77777777" w:rsidR="008411FC" w:rsidRDefault="008411FC" w:rsidP="008411FC">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26247FC3" w14:textId="77777777" w:rsidR="008411FC" w:rsidRDefault="008411FC" w:rsidP="008411FC">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614620EC" w14:textId="77777777" w:rsidR="008411FC" w:rsidRDefault="008411FC" w:rsidP="008411FC">
      <w:pPr>
        <w:pStyle w:val="Bibliography"/>
      </w:pPr>
      <w:r>
        <w:t xml:space="preserve">Németh, Z., &amp; Moore, F. R. (2014). </w:t>
      </w:r>
      <w:r w:rsidRPr="00ED21DA">
        <w:rPr>
          <w:lang w:val="fr-FR"/>
        </w:rPr>
        <w:t xml:space="preserve">Information acquisition during migration: A social perspective. </w:t>
      </w:r>
      <w:r>
        <w:rPr>
          <w:i/>
          <w:iCs/>
        </w:rPr>
        <w:t>The Auk</w:t>
      </w:r>
      <w:r>
        <w:t xml:space="preserve">, </w:t>
      </w:r>
      <w:r>
        <w:rPr>
          <w:i/>
          <w:iCs/>
        </w:rPr>
        <w:t>131</w:t>
      </w:r>
      <w:r>
        <w:t>(2), 186–194. https://doi.org/10.1642/AUK-13-195.1</w:t>
      </w:r>
    </w:p>
    <w:p w14:paraId="5A69E9B4" w14:textId="77777777" w:rsidR="008411FC" w:rsidRDefault="008411FC" w:rsidP="008411FC">
      <w:pPr>
        <w:pStyle w:val="Bibliography"/>
      </w:pPr>
      <w:r>
        <w:lastRenderedPageBreak/>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2C3794C7" w14:textId="77777777" w:rsidR="008411FC" w:rsidRDefault="008411FC" w:rsidP="008411FC">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6B536FD4" w14:textId="77777777" w:rsidR="008411FC" w:rsidRDefault="008411FC" w:rsidP="008411FC">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7AF61A8A" w14:textId="77777777" w:rsidR="008411FC" w:rsidRDefault="008411FC" w:rsidP="008411FC">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E650A28" w14:textId="77777777" w:rsidR="008411FC" w:rsidRDefault="008411FC" w:rsidP="008411FC">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15437B46" w14:textId="77777777" w:rsidR="008411FC" w:rsidRDefault="008411FC" w:rsidP="008411FC">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58DCDEA1" w14:textId="77777777" w:rsidR="008411FC" w:rsidRDefault="008411FC" w:rsidP="008411FC">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2C55BB27" w14:textId="77777777" w:rsidR="008411FC" w:rsidRDefault="008411FC" w:rsidP="008411FC">
      <w:pPr>
        <w:pStyle w:val="Bibliography"/>
      </w:pPr>
      <w:r>
        <w:t xml:space="preserve">Peters, R. H. (1983). </w:t>
      </w:r>
      <w:r>
        <w:rPr>
          <w:i/>
          <w:iCs/>
        </w:rPr>
        <w:t>The Ecological Implications of Body Size</w:t>
      </w:r>
      <w:r>
        <w:t xml:space="preserve"> (1st ed.). Cambridge University Press. https://doi.org/10.1017/CBO9780511608551</w:t>
      </w:r>
    </w:p>
    <w:p w14:paraId="6FF999E3" w14:textId="77777777" w:rsidR="008411FC" w:rsidRDefault="008411FC" w:rsidP="008411FC">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559187AF" w14:textId="77777777" w:rsidR="008411FC" w:rsidRDefault="008411FC" w:rsidP="008411FC">
      <w:pPr>
        <w:pStyle w:val="Bibliography"/>
      </w:pPr>
      <w:r>
        <w:lastRenderedPageBreak/>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4B0F25E8" w14:textId="77777777" w:rsidR="008411FC" w:rsidRDefault="008411FC" w:rsidP="008411FC">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1F2E0D40" w14:textId="77777777" w:rsidR="008411FC" w:rsidRDefault="008411FC" w:rsidP="008411FC">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44BF0D2B" w14:textId="77777777" w:rsidR="008411FC" w:rsidRDefault="008411FC" w:rsidP="008411FC">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7068F7F2" w14:textId="77777777" w:rsidR="008411FC" w:rsidRDefault="008411FC" w:rsidP="008411FC">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05FCEA24" w14:textId="77777777" w:rsidR="008411FC" w:rsidRDefault="008411FC" w:rsidP="008411FC">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52AF17DB" w14:textId="77777777" w:rsidR="008411FC" w:rsidRDefault="008411FC" w:rsidP="008411FC">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22330FEA" w14:textId="77777777" w:rsidR="008411FC" w:rsidRDefault="008411FC" w:rsidP="008411FC">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1BF6584E" w14:textId="77777777" w:rsidR="008411FC" w:rsidRDefault="008411FC" w:rsidP="008411FC">
      <w:pPr>
        <w:pStyle w:val="Bibliography"/>
      </w:pPr>
      <w:r w:rsidRPr="00ED21DA">
        <w:rPr>
          <w:lang w:val="fr-FR"/>
        </w:rPr>
        <w:lastRenderedPageBreak/>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54A66913" w14:textId="77777777" w:rsidR="008411FC" w:rsidRDefault="008411FC" w:rsidP="008411FC">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F19D559" w14:textId="77777777" w:rsidR="008411FC" w:rsidRDefault="008411FC" w:rsidP="008411FC">
      <w:pPr>
        <w:pStyle w:val="Bibliography"/>
      </w:pPr>
      <w:r>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6D1A69D5" w14:textId="77777777" w:rsidR="008411FC" w:rsidRDefault="008411FC" w:rsidP="008411FC">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295AFA8E" w14:textId="77777777" w:rsidR="008411FC" w:rsidRDefault="008411FC" w:rsidP="008411FC">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224ADBE6" w14:textId="77777777" w:rsidR="008411FC" w:rsidRDefault="008411FC" w:rsidP="008411FC">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2CE2D6E1" w14:textId="77777777" w:rsidR="008411FC" w:rsidRDefault="008411FC" w:rsidP="008411FC">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155A44CA" w14:textId="77777777" w:rsidR="008411FC" w:rsidRDefault="008411FC" w:rsidP="008411FC">
      <w:pPr>
        <w:pStyle w:val="Bibliography"/>
      </w:pPr>
      <w:r>
        <w:lastRenderedPageBreak/>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430DC50F" w14:textId="77777777" w:rsidR="008411FC" w:rsidRDefault="008411FC" w:rsidP="008411FC">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024DBBD3" w14:textId="77777777" w:rsidR="008411FC" w:rsidRDefault="008411FC" w:rsidP="008411FC">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7B2B4C4A" w14:textId="77777777" w:rsidR="008411FC" w:rsidRPr="00ED21DA" w:rsidRDefault="008411FC" w:rsidP="008411FC">
      <w:pPr>
        <w:pStyle w:val="Bibliography"/>
        <w:rPr>
          <w:lang w:val="es-ES"/>
        </w:rPr>
      </w:pPr>
      <w:r>
        <w:t xml:space="preserve">Twining, C. W., Brenna, J. T., Lawrence, P., Winkler, D. W., Flecker, A. S., &amp; Hairston, N. G. (2019). Aquatic and terrestrial resources are not nutritionally reciprocal for consumers. </w:t>
      </w:r>
      <w:r w:rsidRPr="00ED21DA">
        <w:rPr>
          <w:i/>
          <w:iCs/>
          <w:lang w:val="es-ES"/>
        </w:rPr>
        <w:t>Functional Ecology</w:t>
      </w:r>
      <w:r w:rsidRPr="00ED21DA">
        <w:rPr>
          <w:lang w:val="es-ES"/>
        </w:rPr>
        <w:t xml:space="preserve">, </w:t>
      </w:r>
      <w:r w:rsidRPr="00ED21DA">
        <w:rPr>
          <w:i/>
          <w:iCs/>
          <w:lang w:val="es-ES"/>
        </w:rPr>
        <w:t>33</w:t>
      </w:r>
      <w:r w:rsidRPr="00ED21DA">
        <w:rPr>
          <w:lang w:val="es-ES"/>
        </w:rPr>
        <w:t>(10), 2042–2052. https://doi.org/10.1111/1365-2435.13401</w:t>
      </w:r>
    </w:p>
    <w:p w14:paraId="471AAD65" w14:textId="77777777" w:rsidR="008411FC" w:rsidRDefault="008411FC" w:rsidP="008411FC">
      <w:pPr>
        <w:pStyle w:val="Bibliography"/>
      </w:pPr>
      <w:r w:rsidRPr="00ED21DA">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657AC57E" w14:textId="77777777" w:rsidR="008411FC" w:rsidRDefault="008411FC" w:rsidP="008411FC">
      <w:pPr>
        <w:pStyle w:val="Bibliography"/>
      </w:pPr>
      <w:r w:rsidRPr="00ED21DA">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31F76FC1" w14:textId="77777777" w:rsidR="008411FC" w:rsidRDefault="008411FC" w:rsidP="008411FC">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C87180D" w14:textId="77777777" w:rsidR="008411FC" w:rsidRDefault="008411FC" w:rsidP="008411FC">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65B29BDD" w14:textId="77777777" w:rsidR="008411FC" w:rsidRDefault="008411FC" w:rsidP="008411FC">
      <w:pPr>
        <w:pStyle w:val="Bibliography"/>
      </w:pPr>
      <w:r>
        <w:lastRenderedPageBreak/>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101251EB" w14:textId="77777777" w:rsidR="008411FC" w:rsidRDefault="008411FC" w:rsidP="008411FC">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29DD55AD" w14:textId="77777777" w:rsidR="008411FC" w:rsidRDefault="008411FC" w:rsidP="008411FC">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2B2C9542" w14:textId="77777777" w:rsidR="008411FC" w:rsidRPr="00ED21DA" w:rsidRDefault="008411FC" w:rsidP="008411FC">
      <w:pPr>
        <w:pStyle w:val="Bibliography"/>
        <w:rPr>
          <w:lang w:val="es-ES"/>
        </w:rPr>
      </w:pPr>
      <w:r>
        <w:t xml:space="preserve">Weimerskirch, H., Bertrand, S., Silva, J., Marques, J. C., &amp; Goya, E. (2010). Use of Social Information in Seabirds: Compass Rafts Indicate the Heading of Food Patches. </w:t>
      </w:r>
      <w:r w:rsidRPr="00ED21DA">
        <w:rPr>
          <w:i/>
          <w:iCs/>
          <w:lang w:val="es-ES"/>
        </w:rPr>
        <w:t>PLoS ONE</w:t>
      </w:r>
      <w:r w:rsidRPr="00ED21DA">
        <w:rPr>
          <w:lang w:val="es-ES"/>
        </w:rPr>
        <w:t xml:space="preserve">, </w:t>
      </w:r>
      <w:r w:rsidRPr="00ED21DA">
        <w:rPr>
          <w:i/>
          <w:iCs/>
          <w:lang w:val="es-ES"/>
        </w:rPr>
        <w:t>5</w:t>
      </w:r>
      <w:r w:rsidRPr="00ED21DA">
        <w:rPr>
          <w:lang w:val="es-ES"/>
        </w:rPr>
        <w:t>(3), e9928. https://doi.org/10.1371/journal.pone.0009928</w:t>
      </w:r>
    </w:p>
    <w:p w14:paraId="6866BC6C" w14:textId="77777777" w:rsidR="008411FC" w:rsidRDefault="008411FC" w:rsidP="008411FC">
      <w:pPr>
        <w:pStyle w:val="Bibliography"/>
      </w:pPr>
      <w:r w:rsidRPr="00ED21D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485764F5" w14:textId="77777777" w:rsidR="008411FC" w:rsidRDefault="008411FC" w:rsidP="008411FC">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5BC8F028" w14:textId="77777777" w:rsidR="008411FC" w:rsidRDefault="008411FC" w:rsidP="008411FC">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46B2109D" w14:textId="77777777" w:rsidR="008411FC" w:rsidRDefault="008411FC" w:rsidP="008411FC">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83427F5" w14:textId="77777777" w:rsidR="008411FC" w:rsidRDefault="008411FC" w:rsidP="008411FC">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43EDC270" w14:textId="77777777" w:rsidR="008411FC" w:rsidRDefault="008411FC" w:rsidP="008411FC">
      <w:pPr>
        <w:pStyle w:val="Bibliography"/>
      </w:pPr>
      <w:r>
        <w:lastRenderedPageBreak/>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70E9E71C" w14:textId="7587E7D8"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Psaltriparus minimus).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MacMillen, R. E., Whittow,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líkovský, J. (1990). Brain size in birds: 4. Passeriformes. Acta Soc Zool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líkovský, J. (2003). Brain size and forearmen magnum area in crows and allies (Aves: Corvidae). Acta Soc Zool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Psaltriparus minimus), The Auk, Volume 99, Issue 3, July 1982, Pages 424–430, </w:t>
      </w:r>
      <w:hyperlink r:id="rId22"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3"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141" w:name="_Toc196397433"/>
      <w:r w:rsidRPr="00AD0CC1">
        <w:rPr>
          <w:rFonts w:ascii="Times New Roman" w:hAnsi="Times New Roman" w:cs="Times New Roman"/>
          <w:b/>
          <w:bCs/>
          <w:color w:val="auto"/>
          <w:sz w:val="28"/>
          <w:szCs w:val="28"/>
        </w:rPr>
        <w:t>Appendices</w:t>
      </w:r>
      <w:bookmarkEnd w:id="141"/>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142" w:name="_Toc196397434"/>
      <w:r w:rsidRPr="00AD0CC1">
        <w:rPr>
          <w:rFonts w:ascii="Times New Roman" w:hAnsi="Times New Roman" w:cs="Times New Roman"/>
          <w:b/>
          <w:bCs/>
          <w:color w:val="auto"/>
          <w:sz w:val="28"/>
          <w:szCs w:val="28"/>
        </w:rPr>
        <w:t xml:space="preserve">Appendix 1: </w:t>
      </w:r>
      <w:bookmarkEnd w:id="142"/>
      <w:r w:rsidR="002F79AD" w:rsidRPr="00AD0CC1">
        <w:rPr>
          <w:rFonts w:ascii="Times New Roman" w:hAnsi="Times New Roman" w:cs="Times New Roman"/>
          <w:b/>
          <w:bCs/>
          <w:color w:val="auto"/>
          <w:sz w:val="28"/>
          <w:szCs w:val="28"/>
        </w:rPr>
        <w:t>Supplementary figures</w:t>
      </w:r>
    </w:p>
    <w:p w14:paraId="4D63C0D0" w14:textId="77777777" w:rsidR="00145D72" w:rsidRPr="00AD0CC1" w:rsidRDefault="00145D72" w:rsidP="00294ABB">
      <w:pPr>
        <w:spacing w:line="360" w:lineRule="auto"/>
        <w:jc w:val="both"/>
        <w:rPr>
          <w:rFonts w:ascii="Times New Roman" w:eastAsia="Times New Roman" w:hAnsi="Times New Roman" w:cs="Times New Roman"/>
          <w:sz w:val="24"/>
          <w:szCs w:val="24"/>
        </w:rPr>
      </w:pPr>
    </w:p>
    <w:p w14:paraId="06E8D67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6432" behindDoc="0" locked="0" layoutInCell="1" allowOverlap="1" wp14:anchorId="7E0EDB14" wp14:editId="71285E31">
                <wp:simplePos x="0" y="0"/>
                <wp:positionH relativeFrom="margin">
                  <wp:posOffset>584200</wp:posOffset>
                </wp:positionH>
                <wp:positionV relativeFrom="paragraph">
                  <wp:posOffset>0</wp:posOffset>
                </wp:positionV>
                <wp:extent cx="4660900" cy="7188200"/>
                <wp:effectExtent l="0" t="0" r="6350" b="0"/>
                <wp:wrapTight wrapText="bothSides">
                  <wp:wrapPolygon edited="0">
                    <wp:start x="0" y="0"/>
                    <wp:lineTo x="0" y="11334"/>
                    <wp:lineTo x="1148" y="11907"/>
                    <wp:lineTo x="1148" y="21524"/>
                    <wp:lineTo x="20217" y="21524"/>
                    <wp:lineTo x="20217" y="11907"/>
                    <wp:lineTo x="21541" y="11334"/>
                    <wp:lineTo x="21541"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660900" cy="7188200"/>
                          <a:chOff x="0" y="0"/>
                          <a:chExt cx="4775200" cy="7289800"/>
                        </a:xfrm>
                      </wpg:grpSpPr>
                      <pic:pic xmlns:pic="http://schemas.openxmlformats.org/drawingml/2006/picture">
                        <pic:nvPicPr>
                          <pic:cNvPr id="1626439814" name="Picture 5"/>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E10156" id="Group 9" o:spid="_x0000_s1026" style="position:absolute;margin-left:46pt;margin-top:0;width:367pt;height:566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&#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6o4aZ3Y0PU&#10;Kk5nAQCFm068t8RN78aGqFWczgIASjcdeW+Hm96LDVG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e27+SkAACAASURBVF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">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6"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7" o:title=""/>
                </v:shape>
                <w10:wrap type="tight" anchorx="margin"/>
              </v:group>
            </w:pict>
          </mc:Fallback>
        </mc:AlternateContent>
      </w: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052951C6" w14:textId="77777777" w:rsidR="00145D72" w:rsidRPr="00AD0CC1" w:rsidRDefault="00145D72" w:rsidP="00145D72">
      <w:pPr>
        <w:pStyle w:val="Caption"/>
        <w:rPr>
          <w:b/>
          <w:bCs/>
          <w:i/>
          <w:iCs w:val="0"/>
          <w:sz w:val="22"/>
          <w:szCs w:val="20"/>
        </w:rPr>
      </w:pPr>
    </w:p>
    <w:p w14:paraId="1D32D420" w14:textId="77777777" w:rsidR="00145D72" w:rsidRPr="00AD0CC1" w:rsidRDefault="00145D72" w:rsidP="00145D72">
      <w:pPr>
        <w:pStyle w:val="Caption"/>
        <w:rPr>
          <w:b/>
          <w:bCs/>
          <w:i/>
          <w:iCs w:val="0"/>
          <w:sz w:val="22"/>
          <w:szCs w:val="20"/>
        </w:rPr>
      </w:pPr>
    </w:p>
    <w:p w14:paraId="42009622" w14:textId="77777777" w:rsidR="00145D72" w:rsidRPr="00AD0CC1" w:rsidRDefault="00145D72" w:rsidP="00145D72">
      <w:pPr>
        <w:pStyle w:val="Caption"/>
        <w:rPr>
          <w:b/>
          <w:bCs/>
          <w:i/>
          <w:iCs w:val="0"/>
          <w:sz w:val="22"/>
          <w:szCs w:val="20"/>
        </w:rPr>
      </w:pPr>
    </w:p>
    <w:p w14:paraId="2B8C6D45" w14:textId="77777777" w:rsidR="00145D72" w:rsidRPr="00AD0CC1" w:rsidRDefault="00145D72" w:rsidP="00145D72">
      <w:pPr>
        <w:pStyle w:val="Caption"/>
        <w:rPr>
          <w:b/>
          <w:bCs/>
          <w:i/>
          <w:iCs w:val="0"/>
          <w:sz w:val="22"/>
          <w:szCs w:val="20"/>
        </w:rPr>
      </w:pPr>
    </w:p>
    <w:p w14:paraId="4548BE84" w14:textId="77777777"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143"/>
      <w:commentRangeStart w:id="144"/>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r w:rsidRPr="00AD0CC1">
        <w:rPr>
          <w:i/>
          <w:iCs w:val="0"/>
          <w:sz w:val="22"/>
          <w:szCs w:val="20"/>
        </w:rPr>
        <w:t>show the sane as above including trophic levels.</w:t>
      </w:r>
      <w:commentRangeEnd w:id="143"/>
      <w:r w:rsidRPr="00AD0CC1">
        <w:rPr>
          <w:rStyle w:val="CommentReference"/>
          <w:rFonts w:asciiTheme="minorHAnsi" w:eastAsiaTheme="minorHAnsi" w:hAnsiTheme="minorHAnsi" w:cstheme="minorBidi"/>
          <w:iCs w:val="0"/>
          <w:color w:val="auto"/>
          <w:lang w:eastAsia="en-US"/>
        </w:rPr>
        <w:commentReference w:id="143"/>
      </w:r>
      <w:commentRangeEnd w:id="144"/>
      <w:r w:rsidR="000A200F" w:rsidRPr="00AD0CC1">
        <w:rPr>
          <w:rStyle w:val="CommentReference"/>
          <w:rFonts w:asciiTheme="minorHAnsi" w:eastAsiaTheme="minorHAnsi" w:hAnsiTheme="minorHAnsi" w:cstheme="minorBidi"/>
          <w:iCs w:val="0"/>
          <w:color w:val="auto"/>
          <w:lang w:eastAsia="en-US"/>
        </w:rPr>
        <w:commentReference w:id="144"/>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0"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1"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AD0CC1" w:rsidRDefault="00145D72" w:rsidP="00145D72">
      <w:pPr>
        <w:pStyle w:val="Caption"/>
        <w:rPr>
          <w:i/>
          <w:iCs w:val="0"/>
          <w:sz w:val="22"/>
          <w:szCs w:val="20"/>
        </w:rPr>
      </w:pPr>
      <w:commentRangeStart w:id="145"/>
      <w:r w:rsidRPr="000E4017">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AD0CC1">
        <w:rPr>
          <w:b/>
          <w:bCs/>
          <w:i/>
          <w:iCs w:val="0"/>
          <w:sz w:val="22"/>
          <w:szCs w:val="20"/>
        </w:rPr>
        <w:t>Figure 2.5</w:t>
      </w:r>
      <w:r w:rsidRPr="00AD0CC1">
        <w:rPr>
          <w:i/>
          <w:iCs w:val="0"/>
          <w:sz w:val="22"/>
          <w:szCs w:val="20"/>
        </w:rPr>
        <w:t xml:space="preserve"> </w:t>
      </w:r>
      <w:commentRangeEnd w:id="145"/>
      <w:r w:rsidRPr="00AD0CC1">
        <w:rPr>
          <w:rStyle w:val="CommentReference"/>
          <w:rFonts w:asciiTheme="minorHAnsi" w:eastAsiaTheme="minorHAnsi" w:hAnsiTheme="minorHAnsi" w:cstheme="minorBidi"/>
          <w:iCs w:val="0"/>
          <w:color w:val="auto"/>
          <w:lang w:eastAsia="en-US"/>
        </w:rPr>
        <w:commentReference w:id="145"/>
      </w:r>
      <w:r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Pr="00AD0CC1" w:rsidRDefault="00145D72" w:rsidP="00F37D7B"/>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lastRenderedPageBreak/>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3"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4"/>
      <w:footerReference w:type="default" r:id="rId35"/>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The introduction needs to move from background → gap → specific aims → hypotheses. Currently, it’s mostly background with little in the way of critical synthesis, so the research aps haven’t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r w:rsidRPr="00AD0CC1">
        <w:t>THIS ONE FITS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4:08:00Z" w:initials=" ">
    <w:p w14:paraId="40C9EDE8" w14:textId="77777777" w:rsidR="00E469D8" w:rsidRPr="00AD0CC1" w:rsidRDefault="00E469D8" w:rsidP="00E469D8">
      <w:pPr>
        <w:pStyle w:val="CommentText"/>
      </w:pPr>
      <w:r w:rsidRPr="00AD0CC1">
        <w:t>T</w:t>
      </w:r>
      <w:r w:rsidRPr="00AD0CC1">
        <w:rPr>
          <w:rStyle w:val="CommentReference"/>
        </w:rPr>
        <w:annotationRef/>
      </w:r>
      <w:r w:rsidRPr="00AD0CC1">
        <w:t xml:space="preserve">he idea that territoriality should necessarily emerge under resource limitation is </w:t>
      </w:r>
      <w:r w:rsidRPr="00AD0CC1">
        <w:rPr>
          <w:rStyle w:val="Strong"/>
          <w:b w:val="0"/>
          <w:bCs w:val="0"/>
        </w:rPr>
        <w:t>not accurate</w:t>
      </w:r>
      <w:r w:rsidRPr="00AD0CC1">
        <w:t xml:space="preserve">. Whether animals defend resources depends on </w:t>
      </w:r>
      <w:r w:rsidRPr="00AD0CC1">
        <w:rPr>
          <w:rStyle w:val="Strong"/>
          <w:b w:val="0"/>
          <w:bCs w:val="0"/>
        </w:rPr>
        <w:t>resource distribution, predictability, and defendability. You need to be careful when making statements like this.</w:t>
      </w:r>
    </w:p>
  </w:comment>
  <w:comment w:id="30" w:author="Noonan, Michael" w:date="2025-06-06T13:10:00Z" w:initials=" ">
    <w:p w14:paraId="1DB8BAB8" w14:textId="77777777" w:rsidR="00E469D8" w:rsidRPr="00AD0CC1" w:rsidRDefault="00E469D8" w:rsidP="00E469D8">
      <w:pPr>
        <w:rPr>
          <w:sz w:val="20"/>
          <w:szCs w:val="20"/>
        </w:rPr>
      </w:pPr>
      <w:r w:rsidRPr="00AD0CC1">
        <w:rPr>
          <w:rStyle w:val="CommentReference"/>
        </w:rPr>
        <w:annotationRef/>
      </w:r>
      <w:r w:rsidRPr="00AD0CC1">
        <w:t xml:space="preserve">I understand what you’re trying to do here, but because you haven’t yet demonstrated that CRB involves </w:t>
      </w:r>
      <w:r w:rsidRPr="00AD0CC1">
        <w:rPr>
          <w:rStyle w:val="Strong"/>
          <w:b w:val="0"/>
          <w:bCs w:val="0"/>
        </w:rPr>
        <w:t>sharing potentially limiting resources</w:t>
      </w:r>
      <w:r w:rsidRPr="00AD0CC1">
        <w:t>, or that there is any link between CRB and territoriality, it’s unclear what this paragraph is contributing to the argument. It’s very disconnected from anything presented above. You need to have clearer connections between your paragraphs, they are all very disjointed.</w:t>
      </w:r>
      <w:r w:rsidRPr="00AD0CC1">
        <w:br/>
      </w:r>
      <w:r w:rsidRPr="00AD0CC1">
        <w:br/>
        <w:t xml:space="preserve">In addition, you rely entirely on a single study to set this up as paradoxical. Setting up a paradox requires the careful use of multiple examples. </w:t>
      </w:r>
      <w:r w:rsidRPr="00AD0CC1">
        <w:rPr>
          <w:sz w:val="20"/>
          <w:szCs w:val="20"/>
        </w:rPr>
        <w:t xml:space="preserve">You need to provide evidence of a pattern supported by examples across contexts or taxa to make the case convincing. </w:t>
      </w:r>
      <w:r w:rsidRPr="00AD0CC1">
        <w:t>The rodent study’s relevance to birds or to the communal roosting debate is also not explained. Remember to always make links back to the central thesis.</w:t>
      </w:r>
    </w:p>
  </w:comment>
  <w:comment w:id="31"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2"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etc…</w:t>
      </w:r>
    </w:p>
  </w:comment>
  <w:comment w:id="33"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which is highly contentious, and  isn’t required by the ICH. It could be</w:t>
      </w:r>
      <w:r w:rsidRPr="00AD0CC1">
        <w:rPr>
          <w:b/>
          <w:bCs/>
        </w:rPr>
        <w:t xml:space="preserve"> </w:t>
      </w:r>
      <w:r w:rsidRPr="00AD0CC1">
        <w:rPr>
          <w:rStyle w:val="Strong"/>
          <w:b w:val="0"/>
          <w:bCs w:val="0"/>
        </w:rPr>
        <w:t>inadvertent social learning</w:t>
      </w:r>
      <w:r w:rsidRPr="00AD0CC1">
        <w:rPr>
          <w:b/>
          <w:bCs/>
        </w:rPr>
        <w:t>.</w:t>
      </w:r>
    </w:p>
  </w:comment>
  <w:comment w:id="34"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This paragraph is doing a good job of situating your thesis in the literature and raises legitimate concerns, but it still reads like a draft. It doesn’t critically engage with either Beauchamp’s methods or conclusions, and it hand-waves through more recent studies.</w:t>
      </w:r>
    </w:p>
  </w:comment>
  <w:comment w:id="35"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6"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Also, some birds do have the capacity to overeat and store food in crops or fat, so without more details, it come across as if you have a poor understanding of avian physiology. You need to tighten up your arguments throughout. It would be much stronger if you clarified (with evidence) the physiological trade-offs birds face regarding food intake and flight.</w:t>
      </w:r>
    </w:p>
  </w:comment>
  <w:comment w:id="37"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8"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39" w:author="Noonan, Michael" w:date="2025-06-06T14:21:00Z" w:initials=" ">
    <w:p w14:paraId="0835DB20" w14:textId="5FFE7121" w:rsidR="00AA06D7" w:rsidRPr="00AD0CC1" w:rsidRDefault="00AA06D7">
      <w:pPr>
        <w:pStyle w:val="CommentText"/>
      </w:pPr>
      <w:r w:rsidRPr="00AD0CC1">
        <w:rPr>
          <w:rStyle w:val="CommentReference"/>
        </w:rPr>
        <w:annotationRef/>
      </w:r>
      <w:r w:rsidRPr="00AD0CC1">
        <w:t>This is way too sweeping of a statement</w:t>
      </w:r>
      <w:r w:rsidR="00FA5852" w:rsidRPr="00AD0CC1">
        <w:t>. While CRB may be widespread, it does not occur at random.</w:t>
      </w:r>
    </w:p>
  </w:comment>
  <w:comment w:id="40" w:author="Noonan, Michael" w:date="2025-06-06T14:25:00Z" w:initials=" ">
    <w:p w14:paraId="402B240F" w14:textId="6FED5A06" w:rsidR="00E77E8D" w:rsidRPr="00AD0CC1" w:rsidRDefault="00E77E8D">
      <w:pPr>
        <w:pStyle w:val="CommentText"/>
      </w:pPr>
      <w:r w:rsidRPr="00AD0CC1">
        <w:rPr>
          <w:rStyle w:val="CommentReference"/>
        </w:rPr>
        <w:annotationRef/>
      </w:r>
      <w:r w:rsidRPr="00AD0CC1">
        <w:t xml:space="preserve">The paragraph feels like a loose collection of facts about movement ecology. It lacks a clear guiding question or logical flow that would tell the reader why this matters </w:t>
      </w:r>
      <w:r w:rsidRPr="00AD0CC1">
        <w:rPr>
          <w:rStyle w:val="Strong"/>
          <w:b w:val="0"/>
          <w:bCs w:val="0"/>
        </w:rPr>
        <w:t>in the context of CRB evolution</w:t>
      </w:r>
      <w:r w:rsidRPr="00AD0CC1">
        <w:rPr>
          <w:b/>
          <w:bCs/>
        </w:rPr>
        <w:t>.</w:t>
      </w:r>
    </w:p>
  </w:comment>
  <w:comment w:id="41" w:author="Noonan, Michael" w:date="2025-05-29T18:55:00Z" w:initials=" ">
    <w:p w14:paraId="2CFE7685" w14:textId="77777777" w:rsidR="00D624C2" w:rsidRPr="00AD0CC1" w:rsidRDefault="00D624C2" w:rsidP="00D624C2">
      <w:pPr>
        <w:pStyle w:val="CommentText"/>
      </w:pPr>
      <w:r w:rsidRPr="00AD0CC1">
        <w:rPr>
          <w:rStyle w:val="CommentReference"/>
        </w:rPr>
        <w:annotationRef/>
      </w:r>
      <w:r w:rsidRPr="00AD0CC1">
        <w:t>You can stick to birds from here on as you’ve already made a case for birds.</w:t>
      </w:r>
    </w:p>
  </w:comment>
  <w:comment w:id="42" w:author="Noonan, Michael" w:date="2025-05-29T12:42:00Z" w:initials=" ">
    <w:p w14:paraId="3915851D" w14:textId="77777777" w:rsidR="00D624C2" w:rsidRPr="00AD0CC1" w:rsidRDefault="00D624C2" w:rsidP="00D624C2">
      <w:pPr>
        <w:pStyle w:val="CommentText"/>
      </w:pPr>
      <w:r w:rsidRPr="00AD0CC1">
        <w:t xml:space="preserve">There’s a </w:t>
      </w:r>
      <w:r w:rsidRPr="00AD0CC1">
        <w:rPr>
          <w:rStyle w:val="CommentReference"/>
        </w:rPr>
        <w:annotationRef/>
      </w:r>
      <w:r w:rsidRPr="00AD0CC1">
        <w:t>missing word(s) here.</w:t>
      </w:r>
    </w:p>
  </w:comment>
  <w:comment w:id="43"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45"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I doubt this is correct. Humans are almost certainly more studied. This also ignores all of the research on model species like drosophila, or Arabidopsis, or mus muscus. These kinds of statements don’t help you much, especially when they are not supported by any references..</w:t>
      </w:r>
    </w:p>
  </w:comment>
  <w:comment w:id="46"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Again, this isn’t quite right as you’re effectively  repeating the work by Boudreau.</w:t>
      </w:r>
    </w:p>
  </w:comment>
  <w:comment w:id="47"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48"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50"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51"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55"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The introduction needs to move from background → gap → specific aims → hypotheses. Currently, it’s mostly background with little in the way of critical synthesis, so the research aps haven’t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57" w:author="Noonan, Michael" w:date="2025-05-29T19:51:00Z" w:initials=" ">
    <w:p w14:paraId="70D7DC90" w14:textId="6D92D190" w:rsidR="000464D5" w:rsidRPr="00AD0CC1" w:rsidRDefault="000464D5">
      <w:pPr>
        <w:pStyle w:val="CommentText"/>
      </w:pPr>
      <w:r w:rsidRPr="00AD0CC1">
        <w:rPr>
          <w:rStyle w:val="CommentReference"/>
        </w:rPr>
        <w:annotationRef/>
      </w:r>
      <w:r w:rsidRPr="00AD0CC1">
        <w:t>This statement is vague and doesn’t serve any purpose.</w:t>
      </w:r>
    </w:p>
  </w:comment>
  <w:comment w:id="58" w:author="Noonan, Michael" w:date="2025-05-29T19:52:00Z" w:initials=" ">
    <w:p w14:paraId="7E0B87B4" w14:textId="4B15A203" w:rsidR="000464D5" w:rsidRPr="00AD0CC1" w:rsidRDefault="000464D5">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56" w:author="Noonan, Michael" w:date="2025-05-29T19:53:00Z" w:initials=" ">
    <w:p w14:paraId="427CA8F9" w14:textId="285609BE" w:rsidR="000464D5" w:rsidRPr="00AD0CC1" w:rsidRDefault="000464D5">
      <w:pPr>
        <w:pStyle w:val="CommentText"/>
      </w:pPr>
      <w:r w:rsidRPr="00AD0CC1">
        <w:rPr>
          <w:rStyle w:val="CommentReference"/>
        </w:rPr>
        <w:annotationRef/>
      </w:r>
      <w:r w:rsidRPr="00AD0CC1">
        <w:t>This paragraph is unrelated to anything being studied. We’re not studying learning or tool use. This sets up the chapter on the wrong footing. Better to set it up around the cost-benefit trade-off and that if it is selected for over evolutionary timescales it implies that the benefits likely outweigh the costs.</w:t>
      </w:r>
    </w:p>
  </w:comment>
  <w:comment w:id="60" w:author="Noonan, Michael" w:date="2025-05-08T11:38:00Z" w:initials="MN">
    <w:p w14:paraId="4DE10D6A" w14:textId="77777777" w:rsidR="00F7140F" w:rsidRPr="00AD0CC1" w:rsidRDefault="00F7140F" w:rsidP="00F7140F">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61" w:author="Noonan, Michael" w:date="2025-05-08T11:42:00Z" w:initials="MN">
    <w:p w14:paraId="4DCC7BCA" w14:textId="77777777" w:rsidR="00F7140F" w:rsidRPr="00AD0CC1" w:rsidRDefault="00F7140F" w:rsidP="00F7140F">
      <w:pPr>
        <w:pStyle w:val="CommentText"/>
      </w:pPr>
      <w:r w:rsidRPr="00AD0CC1">
        <w:rPr>
          <w:rStyle w:val="CommentReference"/>
        </w:rPr>
        <w:annotationRef/>
      </w:r>
      <w:r w:rsidRPr="00AD0CC1">
        <w:t>You need to stick to a consistent spelling. It switches between American and British throughout. I recommend British or Canadian spelling.</w:t>
      </w:r>
    </w:p>
  </w:comment>
  <w:comment w:id="59" w:author="Noonan, Michael" w:date="2025-05-29T19:57:00Z" w:initials=" ">
    <w:p w14:paraId="0237C849" w14:textId="6C6773B8" w:rsidR="007312AF" w:rsidRPr="00AD0CC1" w:rsidRDefault="007312AF">
      <w:pPr>
        <w:pStyle w:val="CommentText"/>
      </w:pPr>
      <w:r w:rsidRPr="00AD0CC1">
        <w:rPr>
          <w:rStyle w:val="CommentReference"/>
        </w:rPr>
        <w:annotationRef/>
      </w:r>
      <w:r w:rsidRPr="00AD0CC1">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62" w:author="Noonan, Michael" w:date="2025-05-29T20:04:00Z" w:initials=" ">
    <w:p w14:paraId="3990FB9C" w14:textId="7634E0BA" w:rsidR="00AC4FD6" w:rsidRPr="00AD0CC1" w:rsidRDefault="00AC4FD6">
      <w:pPr>
        <w:pStyle w:val="CommentText"/>
      </w:pPr>
      <w:r w:rsidRPr="00AD0CC1">
        <w:rPr>
          <w:rStyle w:val="CommentReference"/>
        </w:rPr>
        <w:annotationRef/>
      </w:r>
      <w:r w:rsidRPr="00AD0CC1">
        <w:t>What is actually observed? More in the tropics? Uniform? You need to follow-up this point by describing what is actually observed.</w:t>
      </w:r>
    </w:p>
  </w:comment>
  <w:comment w:id="63" w:author="Noonan, Michael" w:date="2025-05-29T20:03:00Z" w:initials=" ">
    <w:p w14:paraId="3F65D21B" w14:textId="7644F6C7" w:rsidR="00AC4FD6" w:rsidRPr="00AD0CC1" w:rsidRDefault="00AC4FD6">
      <w:pPr>
        <w:pStyle w:val="CommentText"/>
      </w:pPr>
      <w:r w:rsidRPr="00AD0CC1">
        <w:rPr>
          <w:rStyle w:val="CommentReference"/>
        </w:rPr>
        <w:annotationRef/>
      </w:r>
      <w:r w:rsidRPr="00AD0CC1">
        <w:t>If you’re going to use the acronym, use it consistently.</w:t>
      </w:r>
    </w:p>
  </w:comment>
  <w:comment w:id="64" w:author="Noonan, Michael" w:date="2025-05-08T13:59:00Z" w:initials="MN">
    <w:p w14:paraId="38B5DDE2" w14:textId="77777777" w:rsidR="00F7140F" w:rsidRPr="00AD0CC1" w:rsidRDefault="00F7140F" w:rsidP="00F7140F">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65" w:author="Noonan, Michael" w:date="2025-05-08T14:09:00Z" w:initials="MN">
    <w:p w14:paraId="340DF75A" w14:textId="77777777" w:rsidR="00F7140F" w:rsidRPr="00AD0CC1" w:rsidRDefault="00F7140F" w:rsidP="00F7140F">
      <w:pPr>
        <w:pStyle w:val="CommentText"/>
      </w:pPr>
      <w:r w:rsidRPr="00AD0CC1">
        <w:rPr>
          <w:rStyle w:val="CommentReference"/>
        </w:rPr>
        <w:annotationRef/>
      </w:r>
      <w:r w:rsidRPr="00AD0CC1">
        <w:t>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etc…</w:t>
      </w:r>
    </w:p>
  </w:comment>
  <w:comment w:id="66" w:author="Noonan, Michael" w:date="2025-05-29T20:08:00Z" w:initials=" ">
    <w:p w14:paraId="13B68ADF" w14:textId="4F40C4E8" w:rsidR="0016238E" w:rsidRPr="00AD0CC1" w:rsidRDefault="0016238E">
      <w:pPr>
        <w:pStyle w:val="CommentText"/>
      </w:pPr>
      <w:r w:rsidRPr="00AD0CC1">
        <w:rPr>
          <w:rStyle w:val="CommentReference"/>
        </w:rPr>
        <w:annotationRef/>
      </w:r>
      <w:r w:rsidRPr="00AD0CC1">
        <w:t>Which variables?</w:t>
      </w:r>
    </w:p>
  </w:comment>
  <w:comment w:id="68" w:author="Noonan, Michael" w:date="2025-05-29T20:11:00Z" w:initials=" ">
    <w:p w14:paraId="68B30342" w14:textId="28A7DAE7" w:rsidR="00AB3390" w:rsidRPr="00AD0CC1" w:rsidRDefault="00AB3390">
      <w:pPr>
        <w:pStyle w:val="CommentText"/>
      </w:pPr>
      <w:r w:rsidRPr="00AD0CC1">
        <w:rPr>
          <w:rStyle w:val="CommentReference"/>
        </w:rPr>
        <w:annotationRef/>
      </w:r>
      <w:r w:rsidRPr="00AD0CC1">
        <w:t>The correct model structure can handle this.</w:t>
      </w:r>
    </w:p>
  </w:comment>
  <w:comment w:id="69" w:author="Noonan, Michael" w:date="2025-05-08T14:01:00Z" w:initials="MN">
    <w:p w14:paraId="16D6FFC7" w14:textId="77777777" w:rsidR="00F7140F" w:rsidRPr="00AD0CC1" w:rsidRDefault="00F7140F" w:rsidP="00F7140F">
      <w:pPr>
        <w:pStyle w:val="CommentText"/>
      </w:pPr>
      <w:r w:rsidRPr="00AD0CC1">
        <w:rPr>
          <w:rStyle w:val="CommentReference"/>
        </w:rPr>
        <w:annotationRef/>
      </w:r>
      <w:r w:rsidRPr="00AD0CC1">
        <w:t>This study is on the evolution of communal roosting behaviour. The intro doesn’t set this up that way, so from the intro, it wasn’t immediately clear to me why you would be using the comparative method here.</w:t>
      </w:r>
    </w:p>
  </w:comment>
  <w:comment w:id="70" w:author="Noonan, Michael" w:date="2025-05-08T11:30:00Z" w:initials="MN">
    <w:p w14:paraId="511F4517" w14:textId="77777777" w:rsidR="00F7140F" w:rsidRPr="00AD0CC1" w:rsidRDefault="00F7140F" w:rsidP="00F7140F">
      <w:pPr>
        <w:pStyle w:val="CommentText"/>
      </w:pPr>
      <w:r w:rsidRPr="00AD0CC1">
        <w:rPr>
          <w:rStyle w:val="CommentReference"/>
        </w:rPr>
        <w:annotationRef/>
      </w:r>
      <w:r w:rsidRPr="00AD0CC1">
        <w:t>The research question is quite vague and doesn’t connect back to any specific hypothesis or conceptual framework. You need to make a stronger case for the specific variables you are working with.</w:t>
      </w:r>
    </w:p>
  </w:comment>
  <w:comment w:id="67" w:author="Noonan, Michael" w:date="2025-05-29T20:13:00Z" w:initials=" ">
    <w:p w14:paraId="7D0C15B5" w14:textId="520D1E67" w:rsidR="00A00D1E" w:rsidRPr="00AD0CC1" w:rsidRDefault="00A00D1E">
      <w:pPr>
        <w:pStyle w:val="CommentText"/>
      </w:pPr>
      <w:r w:rsidRPr="00AD0CC1">
        <w:rPr>
          <w:rStyle w:val="CommentReference"/>
        </w:rPr>
        <w:annotationRef/>
      </w:r>
      <w:r w:rsidRPr="00AD0CC1">
        <w:t>This feels more like thesis intro material (i.e, chapter 1), than research paper intro. I’d recommend keeping only the most relevant elements here and moving this up to chapter 1.</w:t>
      </w:r>
    </w:p>
  </w:comment>
  <w:comment w:id="72"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73"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74"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75"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76"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77"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78"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80"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81"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82"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There’s a publication for this. Cite the peer reviwed study, not the website.</w:t>
      </w:r>
    </w:p>
  </w:comment>
  <w:comment w:id="83"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84"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86"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87"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88"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89" w:author="Noonan, Michael" w:date="2025-05-08T14:38:00Z" w:initials="MN">
    <w:p w14:paraId="3AA34AC2" w14:textId="77777777" w:rsidR="00F7140F" w:rsidRPr="00AD0CC1" w:rsidRDefault="00F7140F" w:rsidP="00F7140F">
      <w:pPr>
        <w:pStyle w:val="CommentText"/>
      </w:pPr>
      <w:r w:rsidRPr="00AD0CC1">
        <w:rPr>
          <w:rStyle w:val="CommentReference"/>
        </w:rPr>
        <w:annotationRef/>
      </w:r>
      <w:r w:rsidRPr="00AD0CC1">
        <w:t>It’s unclear here what your sample size actually is.</w:t>
      </w:r>
    </w:p>
  </w:comment>
  <w:comment w:id="90" w:author="Noonan, Michael" w:date="2025-05-08T14:38:00Z" w:initials="MN">
    <w:p w14:paraId="2577B73D" w14:textId="77777777" w:rsidR="00F7140F" w:rsidRPr="00AD0CC1" w:rsidRDefault="00F7140F" w:rsidP="00F7140F">
      <w:pPr>
        <w:pStyle w:val="CommentText"/>
      </w:pPr>
      <w:r w:rsidRPr="00AD0CC1">
        <w:rPr>
          <w:rStyle w:val="CommentReference"/>
        </w:rPr>
        <w:annotationRef/>
      </w:r>
      <w:r w:rsidRPr="00AD0CC1">
        <w:t>Need more details here. What is the default?</w:t>
      </w:r>
    </w:p>
  </w:comment>
  <w:comment w:id="91" w:author="Noonan, Michael" w:date="2025-05-29T20:22:00Z" w:initials=" ">
    <w:p w14:paraId="22BD98EA" w14:textId="7A5BC730" w:rsidR="00372A39" w:rsidRPr="00AD0CC1" w:rsidRDefault="00372A39">
      <w:pPr>
        <w:pStyle w:val="CommentText"/>
      </w:pPr>
      <w:r w:rsidRPr="00AD0CC1">
        <w:rPr>
          <w:rStyle w:val="CommentReference"/>
        </w:rPr>
        <w:annotationRef/>
      </w:r>
      <w:r w:rsidRPr="00AD0CC1">
        <w:t>The model definitely has priors. You just used the default priors.</w:t>
      </w:r>
    </w:p>
  </w:comment>
  <w:comment w:id="92"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93"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94"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95"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96"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97"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99"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01"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102"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103" w:author="Noonan, Michael" w:date="2025-05-29T20:24:00Z" w:initials=" ">
    <w:p w14:paraId="7F7789AB" w14:textId="730824FA" w:rsidR="00372A39" w:rsidRPr="00AD0CC1" w:rsidRDefault="00372A39">
      <w:pPr>
        <w:pStyle w:val="CommentText"/>
      </w:pPr>
      <w:r w:rsidRPr="00AD0CC1">
        <w:rPr>
          <w:rStyle w:val="CommentReference"/>
        </w:rPr>
        <w:annotationRef/>
      </w:r>
      <w:r w:rsidRPr="00AD0CC1">
        <w:t>All of the figures need much large font sizes for the axis labels.</w:t>
      </w:r>
    </w:p>
  </w:comment>
  <w:comment w:id="107" w:author="Noonan, Michael" w:date="2025-05-08T14:48:00Z" w:initials="MN">
    <w:p w14:paraId="31B8EB0B" w14:textId="77777777" w:rsidR="00F7140F" w:rsidRPr="00AD0CC1" w:rsidRDefault="00F7140F" w:rsidP="00F7140F">
      <w:pPr>
        <w:pStyle w:val="CommentText"/>
      </w:pPr>
      <w:r w:rsidRPr="00AD0CC1">
        <w:rPr>
          <w:rStyle w:val="CommentReference"/>
        </w:rPr>
        <w:annotationRef/>
      </w:r>
      <w:r w:rsidRPr="00AD0CC1">
        <w:t>What is this number?</w:t>
      </w:r>
    </w:p>
  </w:comment>
  <w:comment w:id="106" w:author="Noonan, Michael" w:date="2025-05-08T14:51:00Z" w:initials="MN">
    <w:p w14:paraId="1E1DE249" w14:textId="77777777" w:rsidR="00F7140F" w:rsidRPr="00AD0CC1" w:rsidRDefault="00F7140F" w:rsidP="00F7140F">
      <w:pPr>
        <w:pStyle w:val="CommentText"/>
      </w:pPr>
      <w:r w:rsidRPr="00AD0CC1">
        <w:rPr>
          <w:rStyle w:val="CommentReference"/>
        </w:rPr>
        <w:annotationRef/>
      </w:r>
      <w:r w:rsidRPr="00AD0CC1">
        <w:t>This is fairly superficial. You need a lot more here, but I’m assuming you’re waiting for the modelling results before proceeding?</w:t>
      </w:r>
    </w:p>
  </w:comment>
  <w:comment w:id="108" w:author="Noonan, Michael" w:date="2025-05-08T14:51:00Z" w:initials="MN">
    <w:p w14:paraId="7B7EDA77" w14:textId="77777777" w:rsidR="00F7140F" w:rsidRPr="00AD0CC1" w:rsidRDefault="00F7140F" w:rsidP="00F7140F">
      <w:pPr>
        <w:pStyle w:val="CommentText"/>
      </w:pPr>
      <w:r w:rsidRPr="00AD0CC1">
        <w:rPr>
          <w:rStyle w:val="CommentReference"/>
        </w:rPr>
        <w:annotationRef/>
      </w:r>
      <w:r w:rsidRPr="00AD0CC1">
        <w:t>I don’t know what I’m looking at here.</w:t>
      </w:r>
    </w:p>
  </w:comment>
  <w:comment w:id="109" w:author="Noonan, Michael" w:date="2025-05-08T14:49:00Z" w:initials="MN">
    <w:p w14:paraId="4C90002A" w14:textId="77777777" w:rsidR="00F7140F" w:rsidRPr="00AD0CC1" w:rsidRDefault="00F7140F" w:rsidP="00F7140F">
      <w:pPr>
        <w:pStyle w:val="CommentText"/>
      </w:pPr>
      <w:r w:rsidRPr="00AD0CC1">
        <w:rPr>
          <w:rStyle w:val="CommentReference"/>
        </w:rPr>
        <w:annotationRef/>
      </w:r>
      <w:r w:rsidRPr="00AD0CC1">
        <w:t>You’ll want a proper table here, not a screenshot.</w:t>
      </w:r>
    </w:p>
  </w:comment>
  <w:comment w:id="111"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12" w:author="Noonan, Michael" w:date="2025-05-08T14:47:00Z" w:initials="MN">
    <w:p w14:paraId="0E33179D" w14:textId="77777777" w:rsidR="009450D8" w:rsidRPr="00AD0CC1" w:rsidRDefault="009450D8" w:rsidP="009450D8">
      <w:pPr>
        <w:pStyle w:val="CommentText"/>
      </w:pPr>
      <w:r w:rsidRPr="00AD0CC1">
        <w:rPr>
          <w:rStyle w:val="CommentReference"/>
        </w:rPr>
        <w:annotationRef/>
      </w:r>
      <w:r w:rsidRPr="00AD0CC1">
        <w:t>This is speculative. No speculation in the results, that should be saved for the discussion.</w:t>
      </w:r>
    </w:p>
  </w:comment>
  <w:comment w:id="118" w:author="sandra cuadros" w:date="2025-06-01T20:08:00Z" w:initials="sc">
    <w:p w14:paraId="221A70C1" w14:textId="215C0AEE" w:rsidR="00F4077F" w:rsidRPr="00AD0CC1" w:rsidRDefault="00F4077F">
      <w:pPr>
        <w:pStyle w:val="CommentText"/>
      </w:pPr>
      <w:r w:rsidRPr="00AD0CC1">
        <w:rPr>
          <w:rStyle w:val="CommentReference"/>
        </w:rPr>
        <w:annotationRef/>
      </w:r>
      <w:r w:rsidRPr="00AD0CC1">
        <w:t>BROUGHT FROM INTRO, REARRANGE</w:t>
      </w:r>
    </w:p>
  </w:comment>
  <w:comment w:id="119" w:author="Noonan, Michael" w:date="2025-05-29T18:56:00Z" w:initials=" ">
    <w:p w14:paraId="337DB261" w14:textId="77777777" w:rsidR="00F4077F" w:rsidRPr="00AD0CC1" w:rsidRDefault="00F4077F" w:rsidP="00F4077F">
      <w:pPr>
        <w:pStyle w:val="CommentText"/>
      </w:pPr>
      <w:r w:rsidRPr="00AD0CC1">
        <w:rPr>
          <w:rStyle w:val="CommentReference"/>
        </w:rPr>
        <w:annotationRef/>
      </w:r>
      <w:r w:rsidRPr="00AD0CC1">
        <w:t>This is too short to be a stand alone section. I’m also unclear as to what any of this means with respect to the evolution of communal roosting behaviour.</w:t>
      </w:r>
    </w:p>
  </w:comment>
  <w:comment w:id="120" w:author="Noonan, Michael" w:date="2025-05-29T18:56:00Z" w:initials=" ">
    <w:p w14:paraId="78310A4D" w14:textId="77777777" w:rsidR="00F4077F" w:rsidRPr="00AD0CC1" w:rsidRDefault="00F4077F" w:rsidP="00F4077F">
      <w:pPr>
        <w:pStyle w:val="CommentText"/>
      </w:pPr>
      <w:r w:rsidRPr="00AD0CC1">
        <w:rPr>
          <w:rStyle w:val="CommentReference"/>
        </w:rPr>
        <w:annotationRef/>
      </w:r>
      <w:r w:rsidRPr="00AD0CC1">
        <w:t>The intro is all over the place. You’ve now moved into territorial defense, which is completely disconnected from anything that the above material was leading towards. You need to work on flow throughout.</w:t>
      </w:r>
    </w:p>
  </w:comment>
  <w:comment w:id="121" w:author="Noonan, Michael" w:date="2025-05-29T18:58:00Z" w:initials=" ">
    <w:p w14:paraId="0C652EBA" w14:textId="77777777" w:rsidR="00F4077F" w:rsidRPr="00AD0CC1" w:rsidRDefault="00F4077F" w:rsidP="00F4077F">
      <w:pPr>
        <w:pStyle w:val="CommentText"/>
      </w:pPr>
      <w:r w:rsidRPr="00AD0CC1">
        <w:rPr>
          <w:rStyle w:val="CommentReference"/>
        </w:rPr>
        <w:annotationRef/>
      </w:r>
      <w:r w:rsidRPr="00AD0CC1">
        <w:t>I don’t know where you’re getting this prediction from. Defensibility is tied to spatio-temporal predictability, which can occur at any trophic level. Many insectivorous or seed eating birds will defend territories.</w:t>
      </w:r>
    </w:p>
  </w:comment>
  <w:comment w:id="122" w:author="Noonan, Michael" w:date="2025-05-29T19:00:00Z" w:initials=" ">
    <w:p w14:paraId="20BE47B3" w14:textId="77777777" w:rsidR="00F4077F" w:rsidRPr="00AD0CC1" w:rsidRDefault="00F4077F" w:rsidP="00F4077F">
      <w:pPr>
        <w:pStyle w:val="CommentText"/>
      </w:pPr>
      <w:r w:rsidRPr="00AD0CC1">
        <w:rPr>
          <w:rStyle w:val="CommentReference"/>
        </w:rPr>
        <w:annotationRef/>
      </w:r>
      <w:r w:rsidRPr="00AD0CC1">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123" w:author="Noonan, Michael" w:date="2025-05-29T19:02:00Z" w:initials=" ">
    <w:p w14:paraId="3ED1655C" w14:textId="77777777" w:rsidR="00F4077F" w:rsidRPr="00AD0CC1" w:rsidRDefault="00F4077F" w:rsidP="00F4077F">
      <w:pPr>
        <w:pStyle w:val="CommentText"/>
      </w:pPr>
      <w:r w:rsidRPr="00AD0CC1">
        <w:rPr>
          <w:rStyle w:val="CommentReference"/>
        </w:rPr>
        <w:annotationRef/>
      </w:r>
      <w:r w:rsidRPr="00AD0CC1">
        <w:t>Individuals will defend territories for reasons beyond food, so this section ignores large swaths of species’ ecologies.</w:t>
      </w:r>
    </w:p>
  </w:comment>
  <w:comment w:id="124" w:author="Noonan, Michael" w:date="2025-05-29T19:03:00Z" w:initials=" ">
    <w:p w14:paraId="022A5145" w14:textId="77777777" w:rsidR="00F4077F" w:rsidRPr="00AD0CC1" w:rsidRDefault="00F4077F" w:rsidP="00F4077F">
      <w:pPr>
        <w:pStyle w:val="CommentText"/>
      </w:pPr>
      <w:r w:rsidRPr="00AD0CC1">
        <w:rPr>
          <w:rStyle w:val="CommentReference"/>
        </w:rPr>
        <w:annotationRef/>
      </w:r>
      <w:r w:rsidRPr="00AD0CC1">
        <w:t>Ok, but this doesn’t follow from any of the points you raised above. I’m struggling to understand what the aim of this section is.</w:t>
      </w:r>
    </w:p>
  </w:comment>
  <w:comment w:id="131" w:author="sandra cuadros" w:date="2025-06-01T20:21:00Z" w:initials="sc">
    <w:p w14:paraId="4F5D958A" w14:textId="5F210D6C" w:rsidR="00C13CCF" w:rsidRPr="00AD0CC1" w:rsidRDefault="00C13CCF">
      <w:pPr>
        <w:pStyle w:val="CommentText"/>
      </w:pPr>
      <w:r w:rsidRPr="00AD0CC1">
        <w:rPr>
          <w:rStyle w:val="CommentReference"/>
        </w:rPr>
        <w:annotationRef/>
      </w:r>
      <w:r w:rsidRPr="00AD0CC1">
        <w:t>From CH1</w:t>
      </w:r>
    </w:p>
  </w:comment>
  <w:comment w:id="134" w:author="Noonan, Michael" w:date="2025-05-29T19:52:00Z" w:initials=" ">
    <w:p w14:paraId="39FEB1C1" w14:textId="77777777" w:rsidR="00D96559" w:rsidRPr="00AD0CC1" w:rsidRDefault="00D96559" w:rsidP="00D96559">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135" w:author="Noonan, Michael" w:date="2025-05-29T19:53:00Z" w:initials=" ">
    <w:p w14:paraId="7AF61353" w14:textId="77777777" w:rsidR="00D96559" w:rsidRPr="00AD0CC1" w:rsidRDefault="00D96559" w:rsidP="00D96559">
      <w:pPr>
        <w:pStyle w:val="CommentText"/>
      </w:pPr>
      <w:r w:rsidRPr="00AD0CC1">
        <w:rPr>
          <w:rStyle w:val="CommentReference"/>
        </w:rPr>
        <w:annotationRef/>
      </w:r>
      <w:r w:rsidRPr="00AD0CC1">
        <w:t>This paragraph is unrelated to anything being studied. We’re not studying learning or tool use. This sets up the chapter on the wrong footing. Better to set it up around the cost-benefit trade-off and that if it is selected for over evolutionary timescales it implies that the benefits likely outweigh the costs.</w:t>
      </w:r>
    </w:p>
  </w:comment>
  <w:comment w:id="143"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144" w:author="sandra cuadros" w:date="2025-05-30T10:33:00Z" w:initials="sc">
    <w:p w14:paraId="3A285747" w14:textId="560EC357" w:rsidR="000A200F" w:rsidRPr="00AD0CC1" w:rsidRDefault="000A200F">
      <w:pPr>
        <w:pStyle w:val="CommentText"/>
      </w:pPr>
      <w:r w:rsidRPr="00AD0CC1">
        <w:rPr>
          <w:rStyle w:val="CommentReference"/>
        </w:rPr>
        <w:annotationRef/>
      </w:r>
      <w:r w:rsidRPr="00AD0CC1">
        <w:t>Make sure axisa is right scasle</w:t>
      </w:r>
    </w:p>
  </w:comment>
  <w:comment w:id="145"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40C9EDE8" w15:done="1"/>
  <w15:commentEx w15:paraId="1DB8BAB8" w15:done="1"/>
  <w15:commentEx w15:paraId="69F18FC0" w15:done="1"/>
  <w15:commentEx w15:paraId="20BADF72" w15:done="1"/>
  <w15:commentEx w15:paraId="1C45DE12" w15:done="1"/>
  <w15:commentEx w15:paraId="3E6355FD" w15:done="1"/>
  <w15:commentEx w15:paraId="402C7D8E" w15:done="1"/>
  <w15:commentEx w15:paraId="32A85A3D" w15:done="0"/>
  <w15:commentEx w15:paraId="7947AD26" w15:done="1"/>
  <w15:commentEx w15:paraId="5B5CC32B" w15:done="1"/>
  <w15:commentEx w15:paraId="0835DB20" w15:done="0"/>
  <w15:commentEx w15:paraId="402B240F" w15:done="0"/>
  <w15:commentEx w15:paraId="2CFE7685" w15:done="1"/>
  <w15:commentEx w15:paraId="3915851D"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0"/>
  <w15:commentEx w15:paraId="3AA34AC2" w15:done="1"/>
  <w15:commentEx w15:paraId="2577B73D" w15:done="1"/>
  <w15:commentEx w15:paraId="22BD98EA" w15:done="1"/>
  <w15:commentEx w15:paraId="326E7E03" w15:done="1"/>
  <w15:commentEx w15:paraId="53E4F5B5" w15:done="1"/>
  <w15:commentEx w15:paraId="11B2F893" w15:done="1"/>
  <w15:commentEx w15:paraId="19F6CE63" w15:done="1"/>
  <w15:commentEx w15:paraId="2C585B2C" w15:done="1"/>
  <w15:commentEx w15:paraId="54AE6B18" w15:done="0"/>
  <w15:commentEx w15:paraId="7C46180B" w15:done="1"/>
  <w15:commentEx w15:paraId="3EB6C3FA" w15:done="1"/>
  <w15:commentEx w15:paraId="0489106F" w15:done="1"/>
  <w15:commentEx w15:paraId="7F7789AB" w15:done="0"/>
  <w15:commentEx w15:paraId="31B8EB0B" w15:done="0"/>
  <w15:commentEx w15:paraId="1E1DE249" w15:done="1"/>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0"/>
  <w15:commentEx w15:paraId="3A285747" w15:done="0"/>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281DD735" w16cex:dateUtc="2025-06-06T21:08:00Z"/>
  <w16cex:commentExtensible w16cex:durableId="35D4AA8E" w16cex:dateUtc="2025-06-06T20:10: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436048D4" w16cex:dateUtc="2025-06-06T21:21:00Z"/>
  <w16cex:commentExtensible w16cex:durableId="0E7284BA" w16cex:dateUtc="2025-06-06T21:25:00Z"/>
  <w16cex:commentExtensible w16cex:durableId="3B4FF4CE" w16cex:dateUtc="2025-05-30T01:55:00Z"/>
  <w16cex:commentExtensible w16cex:durableId="25E707CA" w16cex:dateUtc="2025-05-29T19:4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6DF7F12A" w16cex:dateUtc="2025-05-08T21:38:00Z"/>
  <w16cex:commentExtensible w16cex:durableId="55C0B532" w16cex:dateUtc="2025-05-08T21:38:00Z"/>
  <w16cex:commentExtensible w16cex:durableId="3E3B4ABA" w16cex:dateUtc="2025-05-30T03:22: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755756C5" w16cex:dateUtc="2025-05-30T03:24: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1FB917B3" w16cex:dateUtc="2025-05-30T17:33: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40C9EDE8" w16cid:durableId="281DD735"/>
  <w16cid:commentId w16cid:paraId="1DB8BAB8" w16cid:durableId="35D4AA8E"/>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0835DB20" w16cid:durableId="436048D4"/>
  <w16cid:commentId w16cid:paraId="402B240F" w16cid:durableId="0E7284BA"/>
  <w16cid:commentId w16cid:paraId="2CFE7685" w16cid:durableId="3B4FF4CE"/>
  <w16cid:commentId w16cid:paraId="3915851D" w16cid:durableId="25E707CA"/>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AA34AC2" w16cid:durableId="6DF7F12A"/>
  <w16cid:commentId w16cid:paraId="2577B73D" w16cid:durableId="55C0B532"/>
  <w16cid:commentId w16cid:paraId="22BD98EA" w16cid:durableId="3E3B4ABA"/>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7F7789AB" w16cid:durableId="755756C5"/>
  <w16cid:commentId w16cid:paraId="31B8EB0B" w16cid:durableId="2D23C3AC"/>
  <w16cid:commentId w16cid:paraId="1E1DE249" w16cid:durableId="3BFBB401"/>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3A285747" w16cid:durableId="1FB917B3"/>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5EEC54" w14:textId="77777777" w:rsidR="008D3810" w:rsidRPr="00AD0CC1" w:rsidRDefault="008D3810" w:rsidP="00EA1FBE">
      <w:pPr>
        <w:spacing w:after="0" w:line="240" w:lineRule="auto"/>
      </w:pPr>
      <w:r w:rsidRPr="00AD0CC1">
        <w:separator/>
      </w:r>
    </w:p>
  </w:endnote>
  <w:endnote w:type="continuationSeparator" w:id="0">
    <w:p w14:paraId="4AF5F334" w14:textId="77777777" w:rsidR="008D3810" w:rsidRPr="00AD0CC1" w:rsidRDefault="008D3810"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47B26" w14:textId="77777777" w:rsidR="008D3810" w:rsidRPr="00AD0CC1" w:rsidRDefault="008D3810" w:rsidP="00EA1FBE">
      <w:pPr>
        <w:spacing w:after="0" w:line="240" w:lineRule="auto"/>
      </w:pPr>
      <w:r w:rsidRPr="00AD0CC1">
        <w:separator/>
      </w:r>
    </w:p>
  </w:footnote>
  <w:footnote w:type="continuationSeparator" w:id="0">
    <w:p w14:paraId="3992AD05" w14:textId="77777777" w:rsidR="008D3810" w:rsidRPr="00AD0CC1" w:rsidRDefault="008D3810"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11E"/>
    <w:rsid w:val="00034A15"/>
    <w:rsid w:val="0003571A"/>
    <w:rsid w:val="00035BCA"/>
    <w:rsid w:val="00036F07"/>
    <w:rsid w:val="00037020"/>
    <w:rsid w:val="00037916"/>
    <w:rsid w:val="00040F1B"/>
    <w:rsid w:val="000413EC"/>
    <w:rsid w:val="00041E07"/>
    <w:rsid w:val="00042016"/>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51B"/>
    <w:rsid w:val="00075A56"/>
    <w:rsid w:val="00075B29"/>
    <w:rsid w:val="000764E8"/>
    <w:rsid w:val="000767B4"/>
    <w:rsid w:val="00077861"/>
    <w:rsid w:val="00077CBF"/>
    <w:rsid w:val="00077CCA"/>
    <w:rsid w:val="00077D29"/>
    <w:rsid w:val="000802C7"/>
    <w:rsid w:val="00080555"/>
    <w:rsid w:val="000839D6"/>
    <w:rsid w:val="00084056"/>
    <w:rsid w:val="00084648"/>
    <w:rsid w:val="00084AEF"/>
    <w:rsid w:val="00084B7F"/>
    <w:rsid w:val="00085505"/>
    <w:rsid w:val="00085890"/>
    <w:rsid w:val="000864AE"/>
    <w:rsid w:val="000868B4"/>
    <w:rsid w:val="00086AFD"/>
    <w:rsid w:val="00086B39"/>
    <w:rsid w:val="00086C33"/>
    <w:rsid w:val="000873E9"/>
    <w:rsid w:val="0009006F"/>
    <w:rsid w:val="000911A2"/>
    <w:rsid w:val="000914C3"/>
    <w:rsid w:val="00091F06"/>
    <w:rsid w:val="000920C4"/>
    <w:rsid w:val="00092521"/>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312C"/>
    <w:rsid w:val="000B36B6"/>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CD3"/>
    <w:rsid w:val="000F4F6F"/>
    <w:rsid w:val="000F5915"/>
    <w:rsid w:val="000F62C7"/>
    <w:rsid w:val="000F776F"/>
    <w:rsid w:val="000F7B2A"/>
    <w:rsid w:val="00100894"/>
    <w:rsid w:val="00100F20"/>
    <w:rsid w:val="0010114A"/>
    <w:rsid w:val="00101420"/>
    <w:rsid w:val="00101E41"/>
    <w:rsid w:val="001022D0"/>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0B9A"/>
    <w:rsid w:val="00131C79"/>
    <w:rsid w:val="001322F6"/>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624D"/>
    <w:rsid w:val="0016670D"/>
    <w:rsid w:val="00167BD3"/>
    <w:rsid w:val="00167EFA"/>
    <w:rsid w:val="001700BB"/>
    <w:rsid w:val="00170348"/>
    <w:rsid w:val="00170D90"/>
    <w:rsid w:val="00170E73"/>
    <w:rsid w:val="00171242"/>
    <w:rsid w:val="00171D55"/>
    <w:rsid w:val="00171E41"/>
    <w:rsid w:val="001727D1"/>
    <w:rsid w:val="00173341"/>
    <w:rsid w:val="00173680"/>
    <w:rsid w:val="0017409F"/>
    <w:rsid w:val="00174607"/>
    <w:rsid w:val="001748BC"/>
    <w:rsid w:val="00174D69"/>
    <w:rsid w:val="001771AC"/>
    <w:rsid w:val="0017764A"/>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4A1"/>
    <w:rsid w:val="001A4B0A"/>
    <w:rsid w:val="001A5352"/>
    <w:rsid w:val="001A5C8D"/>
    <w:rsid w:val="001A5EB7"/>
    <w:rsid w:val="001A5F0B"/>
    <w:rsid w:val="001A6C5F"/>
    <w:rsid w:val="001A6C71"/>
    <w:rsid w:val="001A710D"/>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FD"/>
    <w:rsid w:val="001F51C4"/>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522"/>
    <w:rsid w:val="00244F72"/>
    <w:rsid w:val="00245348"/>
    <w:rsid w:val="00245B5E"/>
    <w:rsid w:val="00245FC8"/>
    <w:rsid w:val="00246473"/>
    <w:rsid w:val="002464B9"/>
    <w:rsid w:val="002470A0"/>
    <w:rsid w:val="00247A66"/>
    <w:rsid w:val="00250645"/>
    <w:rsid w:val="00250A72"/>
    <w:rsid w:val="00250B9A"/>
    <w:rsid w:val="00250D76"/>
    <w:rsid w:val="0025125F"/>
    <w:rsid w:val="00251D00"/>
    <w:rsid w:val="0025259D"/>
    <w:rsid w:val="002529C3"/>
    <w:rsid w:val="00253A2C"/>
    <w:rsid w:val="00253B9B"/>
    <w:rsid w:val="00254804"/>
    <w:rsid w:val="00254AA8"/>
    <w:rsid w:val="0025520E"/>
    <w:rsid w:val="00255B52"/>
    <w:rsid w:val="00256940"/>
    <w:rsid w:val="0026081A"/>
    <w:rsid w:val="00260C5C"/>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7D0"/>
    <w:rsid w:val="002B57E4"/>
    <w:rsid w:val="002B5BB8"/>
    <w:rsid w:val="002B6DE0"/>
    <w:rsid w:val="002B78F2"/>
    <w:rsid w:val="002C05D2"/>
    <w:rsid w:val="002C2DC9"/>
    <w:rsid w:val="002C36A6"/>
    <w:rsid w:val="002C3DB5"/>
    <w:rsid w:val="002C4151"/>
    <w:rsid w:val="002C4534"/>
    <w:rsid w:val="002C46A8"/>
    <w:rsid w:val="002C4FE5"/>
    <w:rsid w:val="002C5941"/>
    <w:rsid w:val="002C7BE9"/>
    <w:rsid w:val="002C7CD2"/>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F16"/>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311E"/>
    <w:rsid w:val="003345FF"/>
    <w:rsid w:val="003351B3"/>
    <w:rsid w:val="00335356"/>
    <w:rsid w:val="0033707B"/>
    <w:rsid w:val="00340497"/>
    <w:rsid w:val="003405C5"/>
    <w:rsid w:val="003427E3"/>
    <w:rsid w:val="003453FB"/>
    <w:rsid w:val="00345C48"/>
    <w:rsid w:val="003462FD"/>
    <w:rsid w:val="003472AD"/>
    <w:rsid w:val="00347423"/>
    <w:rsid w:val="0034763C"/>
    <w:rsid w:val="003477B0"/>
    <w:rsid w:val="00350398"/>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108D"/>
    <w:rsid w:val="0038155D"/>
    <w:rsid w:val="003817D5"/>
    <w:rsid w:val="003818B6"/>
    <w:rsid w:val="00381AF5"/>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1F04"/>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5F6A"/>
    <w:rsid w:val="003B62E3"/>
    <w:rsid w:val="003B6370"/>
    <w:rsid w:val="003B7374"/>
    <w:rsid w:val="003B74D7"/>
    <w:rsid w:val="003B792C"/>
    <w:rsid w:val="003C02F1"/>
    <w:rsid w:val="003C07AD"/>
    <w:rsid w:val="003C11C5"/>
    <w:rsid w:val="003C2D53"/>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0CA1"/>
    <w:rsid w:val="003F0D7B"/>
    <w:rsid w:val="003F2382"/>
    <w:rsid w:val="003F28DC"/>
    <w:rsid w:val="003F2CCE"/>
    <w:rsid w:val="003F3207"/>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94"/>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63D"/>
    <w:rsid w:val="00476E34"/>
    <w:rsid w:val="00477C54"/>
    <w:rsid w:val="00477D34"/>
    <w:rsid w:val="004801EF"/>
    <w:rsid w:val="004805CB"/>
    <w:rsid w:val="00480BCA"/>
    <w:rsid w:val="00481222"/>
    <w:rsid w:val="004816C7"/>
    <w:rsid w:val="00483897"/>
    <w:rsid w:val="00483C11"/>
    <w:rsid w:val="00483CB7"/>
    <w:rsid w:val="004840C1"/>
    <w:rsid w:val="004842BE"/>
    <w:rsid w:val="00484A9C"/>
    <w:rsid w:val="00484EE9"/>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DE8"/>
    <w:rsid w:val="00502F2A"/>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65AB"/>
    <w:rsid w:val="00527846"/>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4C1F"/>
    <w:rsid w:val="0054687B"/>
    <w:rsid w:val="00551B3D"/>
    <w:rsid w:val="005522EE"/>
    <w:rsid w:val="00554322"/>
    <w:rsid w:val="00554F18"/>
    <w:rsid w:val="00555401"/>
    <w:rsid w:val="0055566F"/>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5C1E"/>
    <w:rsid w:val="005762E5"/>
    <w:rsid w:val="00576544"/>
    <w:rsid w:val="00577909"/>
    <w:rsid w:val="00577A8D"/>
    <w:rsid w:val="00580DBB"/>
    <w:rsid w:val="00580F6F"/>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2F2"/>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5C6"/>
    <w:rsid w:val="005D1E59"/>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E6B"/>
    <w:rsid w:val="005E3EED"/>
    <w:rsid w:val="005E452D"/>
    <w:rsid w:val="005E4C1B"/>
    <w:rsid w:val="005E4E0D"/>
    <w:rsid w:val="005E4E1F"/>
    <w:rsid w:val="005E6124"/>
    <w:rsid w:val="005E6226"/>
    <w:rsid w:val="005E6426"/>
    <w:rsid w:val="005E6AE1"/>
    <w:rsid w:val="005E6C93"/>
    <w:rsid w:val="005E7092"/>
    <w:rsid w:val="005E70C7"/>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89B"/>
    <w:rsid w:val="00662A01"/>
    <w:rsid w:val="00662A0E"/>
    <w:rsid w:val="00662BCF"/>
    <w:rsid w:val="00663AC0"/>
    <w:rsid w:val="00663B39"/>
    <w:rsid w:val="00664437"/>
    <w:rsid w:val="00664B3B"/>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4207"/>
    <w:rsid w:val="006B4449"/>
    <w:rsid w:val="006B4F45"/>
    <w:rsid w:val="006B5CB4"/>
    <w:rsid w:val="006B60A7"/>
    <w:rsid w:val="006B6B5B"/>
    <w:rsid w:val="006B6C34"/>
    <w:rsid w:val="006B768C"/>
    <w:rsid w:val="006C00DD"/>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203"/>
    <w:rsid w:val="00721D26"/>
    <w:rsid w:val="00721F35"/>
    <w:rsid w:val="007222F0"/>
    <w:rsid w:val="00722D9C"/>
    <w:rsid w:val="0072301D"/>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867"/>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C75B8"/>
    <w:rsid w:val="007D0ED2"/>
    <w:rsid w:val="007D1FB5"/>
    <w:rsid w:val="007D2C91"/>
    <w:rsid w:val="007D2CE8"/>
    <w:rsid w:val="007D30B4"/>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AE2"/>
    <w:rsid w:val="00816CDE"/>
    <w:rsid w:val="0081798F"/>
    <w:rsid w:val="00820A2A"/>
    <w:rsid w:val="00821C4A"/>
    <w:rsid w:val="00822059"/>
    <w:rsid w:val="00822065"/>
    <w:rsid w:val="008221BE"/>
    <w:rsid w:val="00822C82"/>
    <w:rsid w:val="00822E4E"/>
    <w:rsid w:val="008230D3"/>
    <w:rsid w:val="008239B3"/>
    <w:rsid w:val="00824AB1"/>
    <w:rsid w:val="00825045"/>
    <w:rsid w:val="00825E3B"/>
    <w:rsid w:val="0083039A"/>
    <w:rsid w:val="00830875"/>
    <w:rsid w:val="0083096E"/>
    <w:rsid w:val="00831203"/>
    <w:rsid w:val="008324ED"/>
    <w:rsid w:val="00833658"/>
    <w:rsid w:val="00834397"/>
    <w:rsid w:val="0083476D"/>
    <w:rsid w:val="00835AC0"/>
    <w:rsid w:val="0083627A"/>
    <w:rsid w:val="0083666F"/>
    <w:rsid w:val="008402A9"/>
    <w:rsid w:val="0084088D"/>
    <w:rsid w:val="00841004"/>
    <w:rsid w:val="008411FC"/>
    <w:rsid w:val="00841809"/>
    <w:rsid w:val="0084308B"/>
    <w:rsid w:val="00843632"/>
    <w:rsid w:val="008438F0"/>
    <w:rsid w:val="00843B83"/>
    <w:rsid w:val="00843EC3"/>
    <w:rsid w:val="008448FA"/>
    <w:rsid w:val="008463AA"/>
    <w:rsid w:val="00846AFF"/>
    <w:rsid w:val="0084719E"/>
    <w:rsid w:val="008472A2"/>
    <w:rsid w:val="008512A8"/>
    <w:rsid w:val="00852A25"/>
    <w:rsid w:val="00852CAE"/>
    <w:rsid w:val="00852CE8"/>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3C6"/>
    <w:rsid w:val="00871957"/>
    <w:rsid w:val="0087204D"/>
    <w:rsid w:val="0087262A"/>
    <w:rsid w:val="008728F6"/>
    <w:rsid w:val="00872AF0"/>
    <w:rsid w:val="00872BF3"/>
    <w:rsid w:val="00872E45"/>
    <w:rsid w:val="00872EEA"/>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7278"/>
    <w:rsid w:val="00887463"/>
    <w:rsid w:val="00887C20"/>
    <w:rsid w:val="00887CA1"/>
    <w:rsid w:val="0089064A"/>
    <w:rsid w:val="008915D3"/>
    <w:rsid w:val="00891824"/>
    <w:rsid w:val="0089192F"/>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9D7"/>
    <w:rsid w:val="008C7C7B"/>
    <w:rsid w:val="008D0279"/>
    <w:rsid w:val="008D0C6C"/>
    <w:rsid w:val="008D1042"/>
    <w:rsid w:val="008D176D"/>
    <w:rsid w:val="008D203C"/>
    <w:rsid w:val="008D25B4"/>
    <w:rsid w:val="008D2940"/>
    <w:rsid w:val="008D2D0A"/>
    <w:rsid w:val="008D33FF"/>
    <w:rsid w:val="008D3810"/>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459F"/>
    <w:rsid w:val="008F4B2E"/>
    <w:rsid w:val="008F60A4"/>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FDD"/>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904"/>
    <w:rsid w:val="009D1FBC"/>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398"/>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4AF6"/>
    <w:rsid w:val="00A04C49"/>
    <w:rsid w:val="00A05346"/>
    <w:rsid w:val="00A06995"/>
    <w:rsid w:val="00A0707B"/>
    <w:rsid w:val="00A071AB"/>
    <w:rsid w:val="00A07314"/>
    <w:rsid w:val="00A073DB"/>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F13"/>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40D0"/>
    <w:rsid w:val="00AE4D18"/>
    <w:rsid w:val="00AE522C"/>
    <w:rsid w:val="00AE6403"/>
    <w:rsid w:val="00AE71F0"/>
    <w:rsid w:val="00AE7C52"/>
    <w:rsid w:val="00AF11EF"/>
    <w:rsid w:val="00AF19F5"/>
    <w:rsid w:val="00AF201C"/>
    <w:rsid w:val="00AF2578"/>
    <w:rsid w:val="00AF2ED3"/>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AB3"/>
    <w:rsid w:val="00BE7F12"/>
    <w:rsid w:val="00BF028F"/>
    <w:rsid w:val="00BF03ED"/>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238"/>
    <w:rsid w:val="00C47871"/>
    <w:rsid w:val="00C50315"/>
    <w:rsid w:val="00C5051C"/>
    <w:rsid w:val="00C50DF2"/>
    <w:rsid w:val="00C5116D"/>
    <w:rsid w:val="00C514D8"/>
    <w:rsid w:val="00C521BB"/>
    <w:rsid w:val="00C53C88"/>
    <w:rsid w:val="00C53DB7"/>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81346"/>
    <w:rsid w:val="00C81554"/>
    <w:rsid w:val="00C815EB"/>
    <w:rsid w:val="00C8290E"/>
    <w:rsid w:val="00C82B38"/>
    <w:rsid w:val="00C82B93"/>
    <w:rsid w:val="00C83569"/>
    <w:rsid w:val="00C83F8F"/>
    <w:rsid w:val="00C84825"/>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0484"/>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1A9"/>
    <w:rsid w:val="00CF1560"/>
    <w:rsid w:val="00CF1F41"/>
    <w:rsid w:val="00CF2E56"/>
    <w:rsid w:val="00CF2FDA"/>
    <w:rsid w:val="00CF34A8"/>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3855"/>
    <w:rsid w:val="00D6416E"/>
    <w:rsid w:val="00D6523B"/>
    <w:rsid w:val="00D6532B"/>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249D"/>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7F8"/>
    <w:rsid w:val="00DC1F33"/>
    <w:rsid w:val="00DC3970"/>
    <w:rsid w:val="00DC3D8F"/>
    <w:rsid w:val="00DC4276"/>
    <w:rsid w:val="00DC54C9"/>
    <w:rsid w:val="00DC5F02"/>
    <w:rsid w:val="00DC60AE"/>
    <w:rsid w:val="00DD027D"/>
    <w:rsid w:val="00DD09AD"/>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CB8"/>
    <w:rsid w:val="00DF7EEA"/>
    <w:rsid w:val="00E0081C"/>
    <w:rsid w:val="00E00B5B"/>
    <w:rsid w:val="00E01131"/>
    <w:rsid w:val="00E01A3F"/>
    <w:rsid w:val="00E02479"/>
    <w:rsid w:val="00E02ED6"/>
    <w:rsid w:val="00E03462"/>
    <w:rsid w:val="00E047A5"/>
    <w:rsid w:val="00E04DB3"/>
    <w:rsid w:val="00E0545D"/>
    <w:rsid w:val="00E05916"/>
    <w:rsid w:val="00E05B45"/>
    <w:rsid w:val="00E0639B"/>
    <w:rsid w:val="00E07EC9"/>
    <w:rsid w:val="00E10120"/>
    <w:rsid w:val="00E11206"/>
    <w:rsid w:val="00E129EF"/>
    <w:rsid w:val="00E12B14"/>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9D8"/>
    <w:rsid w:val="00E46CDC"/>
    <w:rsid w:val="00E47407"/>
    <w:rsid w:val="00E47B2A"/>
    <w:rsid w:val="00E47BE5"/>
    <w:rsid w:val="00E5037C"/>
    <w:rsid w:val="00E5135D"/>
    <w:rsid w:val="00E5171E"/>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5A9D"/>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77E8D"/>
    <w:rsid w:val="00E802DE"/>
    <w:rsid w:val="00E80F09"/>
    <w:rsid w:val="00E80FA0"/>
    <w:rsid w:val="00E82082"/>
    <w:rsid w:val="00E82403"/>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42AC"/>
    <w:rsid w:val="00EA5102"/>
    <w:rsid w:val="00EA5258"/>
    <w:rsid w:val="00EA53B8"/>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7D5"/>
    <w:rsid w:val="00EE46AE"/>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4B23"/>
    <w:rsid w:val="00F3541A"/>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A77"/>
    <w:rsid w:val="00FB49EE"/>
    <w:rsid w:val="00FB57C0"/>
    <w:rsid w:val="00FB57E6"/>
    <w:rsid w:val="00FB60A7"/>
    <w:rsid w:val="00FB60E3"/>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onlinelibrary.wiley.com/doi/full/10.1111/brv.13089"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doi.org/10.1126/sciadv.abe2101" TargetMode="External"/><Relationship Id="rId34"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sciencedirect.com/science/article/pii/S0169204604001288#aep-section-id9" TargetMode="External"/><Relationship Id="rId25" Type="http://schemas.openxmlformats.org/officeDocument/2006/relationships/image" Target="media/image4.png"/><Relationship Id="rId33" Type="http://schemas.openxmlformats.org/officeDocument/2006/relationships/hyperlink" Target="https://github.com/QuantitativeEcologyLab/MSc.-Communal-roosting-behav"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eridian.allenpress.com/rapt/article/52/4/407/429769/Evolution-of-Communal-Roosting-A-Social-Refuge" TargetMode="External"/><Relationship Id="rId20" Type="http://schemas.openxmlformats.org/officeDocument/2006/relationships/hyperlink" Target="https://doi.org/10.3819/CCBR.2018.130008"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3.png"/><Relationship Id="rId32" Type="http://schemas.openxmlformats.org/officeDocument/2006/relationships/image" Target="media/image9.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muse.jhu.edu/book/34368" TargetMode="External"/><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doi.org/10.1073/pnas.1505913113"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1093/auk/99.3.424"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18</TotalTime>
  <Pages>94</Pages>
  <Words>68447</Words>
  <Characters>390148</Characters>
  <Application>Microsoft Office Word</Application>
  <DocSecurity>0</DocSecurity>
  <Lines>3251</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6</cp:revision>
  <dcterms:created xsi:type="dcterms:W3CDTF">2025-05-26T23:06:00Z</dcterms:created>
  <dcterms:modified xsi:type="dcterms:W3CDTF">2025-06-1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ciglr96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